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5434860"/>
      <w:proofErr w:type="spellStart"/>
      <w:r>
        <w:t>Kratko</w:t>
      </w:r>
      <w:proofErr w:type="spellEnd"/>
      <w:r>
        <w:t xml:space="preserve"> o </w:t>
      </w:r>
      <w:proofErr w:type="spellStart"/>
      <w:r>
        <w:t>pouku</w:t>
      </w:r>
      <w:bookmarkEnd w:id="3"/>
      <w:proofErr w:type="spellEnd"/>
    </w:p>
    <w:p w14:paraId="298D962C" w14:textId="7DD2D0CD"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813001">
        <w:t>ključno</w:t>
      </w:r>
      <w:proofErr w:type="spellEnd"/>
      <w:r w:rsidRPr="00813001">
        <w:t xml:space="preserve"> </w:t>
      </w:r>
      <w:proofErr w:type="spellStart"/>
      <w:r w:rsidRPr="00813001">
        <w:t>vlogo</w:t>
      </w:r>
      <w:proofErr w:type="spellEnd"/>
      <w:r w:rsidRPr="00813001">
        <w:t xml:space="preserve"> </w:t>
      </w:r>
      <w:proofErr w:type="spellStart"/>
      <w:r w:rsidRPr="00813001">
        <w:t>pri</w:t>
      </w:r>
      <w:proofErr w:type="spellEnd"/>
      <w:r w:rsidRPr="00813001">
        <w:t xml:space="preserve"> </w:t>
      </w:r>
      <w:proofErr w:type="spellStart"/>
      <w:r w:rsidRPr="00813001">
        <w:t>uresničevanju</w:t>
      </w:r>
      <w:proofErr w:type="spellEnd"/>
      <w:r w:rsidRPr="00813001">
        <w:t xml:space="preserve"> </w:t>
      </w:r>
      <w:proofErr w:type="spellStart"/>
      <w:r w:rsidRPr="00813001">
        <w:t>učnih</w:t>
      </w:r>
      <w:proofErr w:type="spellEnd"/>
      <w:r w:rsidRPr="00813001">
        <w:t xml:space="preserve"> </w:t>
      </w:r>
      <w:proofErr w:type="spellStart"/>
      <w:r w:rsidRPr="00813001">
        <w:t>ciljev</w:t>
      </w:r>
      <w:proofErr w:type="spellEnd"/>
      <w:r w:rsidRPr="00813001">
        <w:t xml:space="preserve"> med </w:t>
      </w:r>
      <w:proofErr w:type="spellStart"/>
      <w:r w:rsidRPr="00813001">
        <w:t>učnim</w:t>
      </w:r>
      <w:proofErr w:type="spellEnd"/>
      <w:r w:rsidRPr="00813001">
        <w:t xml:space="preserve"> </w:t>
      </w:r>
      <w:proofErr w:type="spellStart"/>
      <w:r w:rsidRPr="00813001">
        <w:t>procesom</w:t>
      </w:r>
      <w:proofErr w:type="spellEnd"/>
      <w:r w:rsidR="007C3804">
        <w:t xml:space="preserve"> (Valencic </w:t>
      </w:r>
      <w:proofErr w:type="spellStart"/>
      <w:r w:rsidR="007C3804">
        <w:t>zuljan</w:t>
      </w:r>
      <w:proofErr w:type="spellEnd"/>
      <w:r w:rsidR="007C3804">
        <w:t xml:space="preserve"> in </w:t>
      </w:r>
      <w:proofErr w:type="spellStart"/>
      <w:r w:rsidR="007C3804">
        <w:t>kalin</w:t>
      </w:r>
      <w:proofErr w:type="spellEnd"/>
      <w:r w:rsidR="007C3804">
        <w:t xml:space="preserve"> 2020).</w:t>
      </w:r>
      <w:r w:rsidR="007C3804">
        <w:rPr>
          <w:lang w:val="sl-SI"/>
        </w:rPr>
        <w:t xml:space="preserve"> </w:t>
      </w:r>
      <w:r w:rsidRPr="00813001">
        <w:rPr>
          <w:lang w:val="sl-SI"/>
        </w:rPr>
        <w:t>Tradicionalni pristop je pogosto poudarjal avtoriteto učitelja, pomembnost učenja faktov in rutinsko poučevanje, kjer so bile učilnice urejene hierarhično</w:t>
      </w:r>
      <w:r w:rsidR="007C3804">
        <w:rPr>
          <w:lang w:val="sl-SI"/>
        </w:rPr>
        <w:t xml:space="preserve"> (CITAT)</w:t>
      </w:r>
      <w:r w:rsidRPr="00813001">
        <w:rPr>
          <w:lang w:val="sl-SI"/>
        </w:rPr>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3770F4B8" w14:textId="049F8F01" w:rsidR="00D86778" w:rsidRDefault="00D86778" w:rsidP="00D86778">
      <w:pPr>
        <w:pStyle w:val="Heading3"/>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764FA11E" w14:textId="21C1082A" w:rsidR="00D86778" w:rsidRPr="00D86778" w:rsidRDefault="00D86778" w:rsidP="00D86778">
      <w:r>
        <w:t>...</w:t>
      </w:r>
    </w:p>
    <w:p w14:paraId="072A98BC" w14:textId="2E97FA25" w:rsidR="001541BB" w:rsidRDefault="001541BB" w:rsidP="001541BB">
      <w:pPr>
        <w:pStyle w:val="Heading2"/>
      </w:pPr>
      <w:proofErr w:type="spellStart"/>
      <w:r>
        <w:lastRenderedPageBreak/>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lastRenderedPageBreak/>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lastRenderedPageBreak/>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lastRenderedPageBreak/>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lastRenderedPageBreak/>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EACB025"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2DE1800E" w14:textId="77777777" w:rsidR="00C61928"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w:t>
      </w:r>
      <w:r>
        <w:t xml:space="preserve">(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p>
    <w:p w14:paraId="483ABB77" w14:textId="2C0744A7" w:rsidR="00F603A3" w:rsidRDefault="00F603A3" w:rsidP="00F603A3">
      <w:r w:rsidRPr="009D164B">
        <w:t xml:space="preserve"> positive interdependence, where students rely on each other for success; (2) face-to-face promotive interaction, promoting constructive communication; (3) individual accountability and personal responsibility, ensuring each student</w:t>
      </w:r>
      <w:r>
        <w:t>’</w:t>
      </w:r>
      <w:r w:rsidRPr="009D164B">
        <w: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t xml:space="preserve"> identified four considerable theoretical views on the achievement effects of cooperative learning, them being: (1) </w:t>
      </w:r>
      <w:proofErr w:type="spellStart"/>
      <w:r>
        <w:t>motivationalist</w:t>
      </w:r>
      <w:proofErr w:type="spellEnd"/>
      <w:r>
        <w:t xml:space="preserve">, (2) social cohesion, (3) cognitive-developmental and (4) cognitive-elaboration. The latter two are focusing on the </w:t>
      </w:r>
      <w:r w:rsidRPr="0096463E">
        <w:t xml:space="preserve">interaction among groups of students.  These four perspectives can be </w:t>
      </w:r>
      <w:r w:rsidRPr="0096463E">
        <w:lastRenderedPageBreak/>
        <w:t xml:space="preserve">considered </w:t>
      </w:r>
      <w:r>
        <w:t xml:space="preserve">as </w:t>
      </w:r>
      <w:r w:rsidRPr="0096463E">
        <w:t xml:space="preserve">complementary. </w:t>
      </w:r>
      <w:commentRangeStart w:id="9"/>
      <w:commentRangeStart w:id="10"/>
      <w:commentRangeStart w:id="11"/>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commentRangeEnd w:id="9"/>
      <w:r>
        <w:rPr>
          <w:rStyle w:val="CommentReference"/>
        </w:rPr>
        <w:commentReference w:id="9"/>
      </w:r>
      <w:commentRangeEnd w:id="10"/>
      <w:r>
        <w:rPr>
          <w:rStyle w:val="CommentReference"/>
        </w:rPr>
        <w:commentReference w:id="10"/>
      </w:r>
      <w:commentRangeEnd w:id="11"/>
      <w:r>
        <w:rPr>
          <w:rStyle w:val="CommentReference"/>
        </w:rPr>
        <w:commentReference w:id="11"/>
      </w:r>
    </w:p>
    <w:p w14:paraId="075EC59F" w14:textId="7768C656" w:rsidR="00F603A3" w:rsidRDefault="00F603A3" w:rsidP="00F603A3">
      <w:r>
        <w:t>Group learning has its pros, as well as cons, summarized in Table 1.</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77777777" w:rsidR="00F603A3" w:rsidRDefault="00F603A3" w:rsidP="008C5440">
            <w:r>
              <w:t xml:space="preserve">Better student performance </w:t>
            </w:r>
            <w:r>
              <w:fldChar w:fldCharType="begin"/>
            </w:r>
            <w:r>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fldChar w:fldCharType="separate"/>
            </w:r>
            <w:r w:rsidRPr="00D652D1">
              <w:rPr>
                <w:rFonts w:ascii="Calibri" w:hAnsi="Calibri" w:cs="Calibri"/>
              </w:rPr>
              <w:t xml:space="preserve">(Moreno-Guerrero et al., 2020; </w:t>
            </w:r>
            <w:proofErr w:type="spellStart"/>
            <w:r w:rsidRPr="00D652D1">
              <w:rPr>
                <w:rFonts w:ascii="Calibri" w:hAnsi="Calibri" w:cs="Calibri"/>
              </w:rPr>
              <w:t>Puklek</w:t>
            </w:r>
            <w:proofErr w:type="spellEnd"/>
            <w:r w:rsidRPr="00D652D1">
              <w:rPr>
                <w:rFonts w:ascii="Calibri" w:hAnsi="Calibri" w:cs="Calibri"/>
              </w:rPr>
              <w:t>, 2001; Rau &amp; Heyl, 1990)</w:t>
            </w:r>
            <w:r>
              <w:fldChar w:fldCharType="end"/>
            </w:r>
            <w:r>
              <w:t>.</w:t>
            </w:r>
          </w:p>
        </w:tc>
        <w:tc>
          <w:tcPr>
            <w:tcW w:w="4531" w:type="dxa"/>
          </w:tcPr>
          <w:p w14:paraId="0B18A381" w14:textId="77777777" w:rsidR="00F603A3" w:rsidRDefault="00F603A3" w:rsidP="008C5440">
            <w:r>
              <w:t xml:space="preserve">Group goal over individual goal </w:t>
            </w:r>
            <w:r>
              <w:fldChar w:fldCharType="begin"/>
            </w:r>
            <w:r>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r>
      <w:tr w:rsidR="00F603A3" w14:paraId="6DCC68F0" w14:textId="77777777" w:rsidTr="008C5440">
        <w:tc>
          <w:tcPr>
            <w:tcW w:w="4531" w:type="dxa"/>
          </w:tcPr>
          <w:p w14:paraId="388801B4" w14:textId="77777777" w:rsidR="00F603A3" w:rsidRDefault="00F603A3" w:rsidP="008C5440">
            <w:r>
              <w:t>Mutual support and help development</w:t>
            </w:r>
            <w:r>
              <w:rPr>
                <w:rFonts w:ascii="Calibri" w:hAnsi="Calibri" w:cs="Calibri"/>
              </w:rPr>
              <w:t xml:space="preserve"> </w:t>
            </w:r>
            <w:r>
              <w:fldChar w:fldCharType="begin"/>
            </w:r>
            <w:r>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c>
          <w:tcPr>
            <w:tcW w:w="4531" w:type="dxa"/>
          </w:tcPr>
          <w:p w14:paraId="54B63998" w14:textId="77777777" w:rsidR="00F603A3" w:rsidRDefault="00F603A3" w:rsidP="008C5440">
            <w:r>
              <w:t xml:space="preserve">Lack of experience leading to ressentiment of learning method </w:t>
            </w:r>
            <w:r>
              <w:fldChar w:fldCharType="begin"/>
            </w:r>
            <w:r>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r>
      <w:tr w:rsidR="00F603A3" w14:paraId="7FE854BA" w14:textId="77777777" w:rsidTr="008C5440">
        <w:tc>
          <w:tcPr>
            <w:tcW w:w="4531" w:type="dxa"/>
          </w:tcPr>
          <w:p w14:paraId="55E2AE88" w14:textId="77777777" w:rsidR="00F603A3" w:rsidRDefault="00F603A3" w:rsidP="008C5440">
            <w:r>
              <w:t xml:space="preserve">Different skills </w:t>
            </w:r>
            <w:r w:rsidRPr="0096463E">
              <w:t xml:space="preserve">development (cognitive, emotional, motivational, social </w:t>
            </w:r>
            <w:r w:rsidRPr="00616873">
              <w:rPr>
                <w:color w:val="000000" w:themeColor="text1"/>
              </w:rPr>
              <w:t>skills</w:t>
            </w:r>
            <w:r>
              <w:rPr>
                <w:color w:val="000000" w:themeColor="text1"/>
              </w:rPr>
              <w:t xml:space="preserve"> and </w:t>
            </w:r>
            <w:r w:rsidRPr="00616873">
              <w:rPr>
                <w:color w:val="000000" w:themeColor="text1"/>
              </w:rPr>
              <w:t>understanding one-self</w:t>
            </w:r>
            <w:r>
              <w:t xml:space="preserve">) </w:t>
            </w:r>
            <w:r>
              <w:fldChar w:fldCharType="begin"/>
            </w:r>
            <w:r>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05B10">
              <w:rPr>
                <w:rFonts w:ascii="Calibri" w:hAnsi="Calibri" w:cs="Calibri"/>
                <w:kern w:val="0"/>
                <w:szCs w:val="24"/>
              </w:rPr>
              <w:t>(</w:t>
            </w:r>
            <w:proofErr w:type="spellStart"/>
            <w:r w:rsidRPr="00605B10">
              <w:rPr>
                <w:rFonts w:ascii="Calibri" w:hAnsi="Calibri" w:cs="Calibri"/>
                <w:kern w:val="0"/>
                <w:szCs w:val="24"/>
              </w:rPr>
              <w:t>Pateşan</w:t>
            </w:r>
            <w:proofErr w:type="spellEnd"/>
            <w:r w:rsidRPr="00605B10">
              <w:rPr>
                <w:rFonts w:ascii="Calibri" w:hAnsi="Calibri" w:cs="Calibri"/>
                <w:kern w:val="0"/>
                <w:szCs w:val="24"/>
              </w:rPr>
              <w:t xml:space="preserve"> et al., 2016; </w:t>
            </w:r>
            <w:proofErr w:type="spellStart"/>
            <w:r w:rsidRPr="00605B10">
              <w:rPr>
                <w:rFonts w:ascii="Calibri" w:hAnsi="Calibri" w:cs="Calibri"/>
                <w:kern w:val="0"/>
                <w:szCs w:val="24"/>
              </w:rPr>
              <w:t>Puklek</w:t>
            </w:r>
            <w:proofErr w:type="spellEnd"/>
            <w:r w:rsidRPr="00605B10">
              <w:rPr>
                <w:rFonts w:ascii="Calibri" w:hAnsi="Calibri" w:cs="Calibri"/>
                <w:kern w:val="0"/>
                <w:szCs w:val="24"/>
              </w:rPr>
              <w:t>, 2001)</w:t>
            </w:r>
            <w:r>
              <w:fldChar w:fldCharType="end"/>
            </w:r>
            <w:r>
              <w:t>.</w:t>
            </w:r>
          </w:p>
        </w:tc>
        <w:tc>
          <w:tcPr>
            <w:tcW w:w="4531" w:type="dxa"/>
          </w:tcPr>
          <w:p w14:paraId="744E6E3F" w14:textId="77777777" w:rsidR="00F603A3" w:rsidRDefault="00F603A3" w:rsidP="008C5440">
            <w:r>
              <w:t xml:space="preserve">Member focuses only on task given to him </w:t>
            </w:r>
            <w:r>
              <w:fldChar w:fldCharType="begin"/>
            </w:r>
            <w:r>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r>
      <w:tr w:rsidR="00F603A3" w14:paraId="26BD2907" w14:textId="77777777" w:rsidTr="008C5440">
        <w:tc>
          <w:tcPr>
            <w:tcW w:w="4531" w:type="dxa"/>
          </w:tcPr>
          <w:p w14:paraId="0F076EDE" w14:textId="77777777" w:rsidR="00F603A3" w:rsidRDefault="00F603A3" w:rsidP="008C5440">
            <w:proofErr w:type="spellStart"/>
            <w:r w:rsidRPr="0096463E">
              <w:t>Ekonomičnost</w:t>
            </w:r>
            <w:proofErr w:type="spellEnd"/>
            <w:r>
              <w:t xml:space="preserve"> – both from time management (leading individuals takes more time than leading a group) and financial (students can borrow books, etc.) standpoints</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c>
          <w:tcPr>
            <w:tcW w:w="4531" w:type="dxa"/>
          </w:tcPr>
          <w:p w14:paraId="2B34E18A" w14:textId="77777777" w:rsidR="00F603A3" w:rsidRDefault="00F603A3" w:rsidP="008C5440">
            <w:r>
              <w:t xml:space="preserve">Less effective due to member differences </w:t>
            </w:r>
            <w:r>
              <w:fldChar w:fldCharType="begin"/>
            </w:r>
            <w:r>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r>
      <w:tr w:rsidR="00F603A3" w14:paraId="2CCC40D5" w14:textId="77777777" w:rsidTr="008C5440">
        <w:tc>
          <w:tcPr>
            <w:tcW w:w="4531" w:type="dxa"/>
          </w:tcPr>
          <w:p w14:paraId="41DBA65E" w14:textId="77777777" w:rsidR="00F603A3" w:rsidRPr="006736D9" w:rsidRDefault="00F603A3" w:rsidP="008C5440">
            <w:pPr>
              <w:rPr>
                <w:color w:val="000000" w:themeColor="text1"/>
              </w:rPr>
            </w:pPr>
            <w:r w:rsidRPr="006736D9">
              <w:rPr>
                <w:color w:val="000000" w:themeColor="text1"/>
              </w:rPr>
              <w:t>Self</w:t>
            </w:r>
            <w:r>
              <w:rPr>
                <w:color w:val="000000" w:themeColor="text1"/>
              </w:rPr>
              <w:t>-</w:t>
            </w:r>
            <w:r w:rsidRPr="006736D9">
              <w:rPr>
                <w:color w:val="000000" w:themeColor="text1"/>
              </w:rPr>
              <w:t>esteem and respect increase</w:t>
            </w:r>
            <w:r>
              <w:rPr>
                <w:color w:val="000000" w:themeColor="text1"/>
              </w:rPr>
              <w:t xml:space="preserve"> </w:t>
            </w:r>
            <w:r>
              <w:rPr>
                <w:color w:val="000000" w:themeColor="text1"/>
              </w:rPr>
              <w:fldChar w:fldCharType="begin"/>
            </w:r>
            <w:r>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Pr>
                <w:color w:val="000000" w:themeColor="text1"/>
              </w:rPr>
              <w:fldChar w:fldCharType="separate"/>
            </w:r>
            <w:r w:rsidRPr="00605B10">
              <w:rPr>
                <w:rFonts w:ascii="Calibri" w:hAnsi="Calibri" w:cs="Calibri"/>
                <w:kern w:val="0"/>
                <w:szCs w:val="24"/>
              </w:rPr>
              <w:t>(</w:t>
            </w:r>
            <w:proofErr w:type="spellStart"/>
            <w:r w:rsidRPr="00605B10">
              <w:rPr>
                <w:rFonts w:ascii="Calibri" w:hAnsi="Calibri" w:cs="Calibri"/>
                <w:kern w:val="0"/>
                <w:szCs w:val="24"/>
              </w:rPr>
              <w:t>Pateşan</w:t>
            </w:r>
            <w:proofErr w:type="spellEnd"/>
            <w:r w:rsidRPr="00605B10">
              <w:rPr>
                <w:rFonts w:ascii="Calibri" w:hAnsi="Calibri" w:cs="Calibri"/>
                <w:kern w:val="0"/>
                <w:szCs w:val="24"/>
              </w:rPr>
              <w:t xml:space="preserve"> et al., 2016)</w:t>
            </w:r>
            <w:r>
              <w:rPr>
                <w:color w:val="000000" w:themeColor="text1"/>
              </w:rPr>
              <w:fldChar w:fldCharType="end"/>
            </w:r>
            <w:r>
              <w:rPr>
                <w:color w:val="000000" w:themeColor="text1"/>
              </w:rPr>
              <w:t>.</w:t>
            </w:r>
          </w:p>
        </w:tc>
        <w:tc>
          <w:tcPr>
            <w:tcW w:w="4531" w:type="dxa"/>
          </w:tcPr>
          <w:p w14:paraId="228A402A" w14:textId="77777777" w:rsidR="00F603A3" w:rsidRDefault="00F603A3" w:rsidP="008C5440">
            <w:r>
              <w:t xml:space="preserve">Inequality regarding involved work </w:t>
            </w:r>
            <w:r>
              <w:fldChar w:fldCharType="begin"/>
            </w:r>
            <w:r>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r>
              <w:t>.</w:t>
            </w:r>
          </w:p>
        </w:tc>
      </w:tr>
      <w:tr w:rsidR="00F603A3" w14:paraId="287A1AF4" w14:textId="77777777" w:rsidTr="008C5440">
        <w:tc>
          <w:tcPr>
            <w:tcW w:w="4531" w:type="dxa"/>
          </w:tcPr>
          <w:p w14:paraId="32E00059" w14:textId="77777777" w:rsidR="00F603A3" w:rsidRPr="00616873" w:rsidRDefault="00F603A3" w:rsidP="008C5440">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w:t>
            </w:r>
            <w:proofErr w:type="spellStart"/>
            <w:r w:rsidRPr="00CF1FA6">
              <w:rPr>
                <w:rFonts w:ascii="Calibri" w:hAnsi="Calibri" w:cs="Calibri"/>
              </w:rPr>
              <w:t>Goreyshi</w:t>
            </w:r>
            <w:proofErr w:type="spellEnd"/>
            <w:r w:rsidRPr="00CF1FA6">
              <w:rPr>
                <w:rFonts w:ascii="Calibri" w:hAnsi="Calibri" w:cs="Calibri"/>
              </w:rPr>
              <w:t xml:space="preserve"> et al., 2013)</w:t>
            </w:r>
            <w:r>
              <w:rPr>
                <w:color w:val="000000" w:themeColor="text1"/>
              </w:rPr>
              <w:fldChar w:fldCharType="end"/>
            </w:r>
            <w:r>
              <w:rPr>
                <w:color w:val="000000" w:themeColor="text1"/>
              </w:rPr>
              <w:t>.</w:t>
            </w:r>
          </w:p>
        </w:tc>
        <w:tc>
          <w:tcPr>
            <w:tcW w:w="4531" w:type="dxa"/>
          </w:tcPr>
          <w:p w14:paraId="567A2F6C" w14:textId="77777777" w:rsidR="00F603A3" w:rsidRDefault="00F603A3" w:rsidP="008C5440">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r>
              <w:t>.</w:t>
            </w:r>
          </w:p>
        </w:tc>
      </w:tr>
      <w:tr w:rsidR="00F603A3" w14:paraId="1F7B6A6F" w14:textId="77777777" w:rsidTr="008C5440">
        <w:tc>
          <w:tcPr>
            <w:tcW w:w="9062" w:type="dxa"/>
            <w:gridSpan w:val="2"/>
          </w:tcPr>
          <w:p w14:paraId="6F68B883" w14:textId="77777777" w:rsidR="00F603A3" w:rsidRDefault="00F603A3" w:rsidP="008C5440">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t xml:space="preserve"> </w:t>
            </w:r>
            <w:r>
              <w:fldChar w:fldCharType="begin"/>
            </w:r>
            <w:r>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061C1D">
              <w:rPr>
                <w:rFonts w:ascii="Calibri" w:hAnsi="Calibri" w:cs="Calibri"/>
              </w:rPr>
              <w:t>(Slavin et al., 2003)</w:t>
            </w:r>
            <w:r>
              <w:fldChar w:fldCharType="end"/>
            </w:r>
            <w:r>
              <w:rPr>
                <w:rFonts w:ascii="Calibri" w:hAnsi="Calibri" w:cs="Calibri"/>
              </w:rPr>
              <w:t>.</w:t>
            </w:r>
          </w:p>
        </w:tc>
      </w:tr>
    </w:tbl>
    <w:p w14:paraId="5CAEED14" w14:textId="77777777" w:rsidR="00F603A3" w:rsidRDefault="00F603A3" w:rsidP="00F603A3"/>
    <w:p w14:paraId="3DCA006B" w14:textId="77777777" w:rsidR="00F603A3" w:rsidRDefault="00F603A3" w:rsidP="00F603A3">
      <w:r>
        <w:t xml:space="preserve">Many studies have been conducted with the objective of determining the effects of cooperative learning on student achievement </w:t>
      </w:r>
      <w:commentRangeStart w:id="12"/>
      <w:commentRangeStart w:id="13"/>
      <w:commentRangeStart w:id="14"/>
      <w:r>
        <w:fldChar w:fldCharType="begin"/>
      </w:r>
      <w: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fldChar w:fldCharType="separate"/>
      </w:r>
      <w:r w:rsidRPr="00860AD0">
        <w:rPr>
          <w:rFonts w:ascii="Calibri" w:hAnsi="Calibri" w:cs="Calibri"/>
        </w:rPr>
        <w:t xml:space="preserve">(F. Ahmad, 2010; Gull &amp; Shehzad, 2015; Hossain &amp; </w:t>
      </w:r>
      <w:proofErr w:type="spellStart"/>
      <w:r w:rsidRPr="00860AD0">
        <w:rPr>
          <w:rFonts w:ascii="Calibri" w:hAnsi="Calibri" w:cs="Calibri"/>
        </w:rPr>
        <w:t>Tarmizi</w:t>
      </w:r>
      <w:proofErr w:type="spellEnd"/>
      <w:r w:rsidRPr="00860AD0">
        <w:rPr>
          <w:rFonts w:ascii="Calibri" w:hAnsi="Calibri" w:cs="Calibri"/>
        </w:rPr>
        <w:t>, 2013)</w:t>
      </w:r>
      <w:r>
        <w:fldChar w:fldCharType="end"/>
      </w:r>
      <w:commentRangeEnd w:id="12"/>
      <w:r>
        <w:rPr>
          <w:rStyle w:val="CommentReference"/>
        </w:rPr>
        <w:commentReference w:id="12"/>
      </w:r>
      <w:commentRangeEnd w:id="13"/>
      <w:r>
        <w:rPr>
          <w:rStyle w:val="CommentReference"/>
        </w:rPr>
        <w:commentReference w:id="13"/>
      </w:r>
      <w:commentRangeEnd w:id="14"/>
      <w:r>
        <w:rPr>
          <w:rStyle w:val="CommentReference"/>
        </w:rPr>
        <w:commentReference w:id="14"/>
      </w:r>
      <w:r>
        <w:t xml:space="preserve">. It is important to be mentioned that this learning method is not only </w:t>
      </w:r>
      <w:r>
        <w:lastRenderedPageBreak/>
        <w:t xml:space="preserve">theoretical and a debate of research since it is used at some level by many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5" w:name="_Hlk147905504"/>
      <w:r w:rsidRPr="007E355B">
        <w:rPr>
          <w:rFonts w:ascii="Calibri" w:hAnsi="Calibri" w:cs="Calibri"/>
        </w:rPr>
        <w:t>2003</w:t>
      </w:r>
      <w:bookmarkEnd w:id="15"/>
      <w:r w:rsidRPr="007E355B">
        <w:rPr>
          <w:rFonts w:ascii="Calibri" w:hAnsi="Calibri" w:cs="Calibri"/>
        </w:rPr>
        <w:t>)</w:t>
      </w:r>
      <w:r>
        <w:fldChar w:fldCharType="end"/>
      </w:r>
      <w:r>
        <w:t xml:space="preserve">. Several studies have found positive effect for cooperative learning </w:t>
      </w:r>
      <w:r>
        <w:fldChar w:fldCharType="begin"/>
      </w:r>
      <w:r>
        <w:instrText xml:space="preserve"> ADDIN ZOTERO_ITEM CSL_CITATION {"citationID":"VPkrsiJJ","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fldChar w:fldCharType="separate"/>
      </w:r>
      <w:r w:rsidRPr="00D60A5E">
        <w:rPr>
          <w:rFonts w:ascii="Calibri" w:hAnsi="Calibri" w:cs="Calibri"/>
        </w:rPr>
        <w:t xml:space="preserve">(Al Mulhim &amp; </w:t>
      </w:r>
      <w:proofErr w:type="spellStart"/>
      <w:r w:rsidRPr="00D60A5E">
        <w:rPr>
          <w:rFonts w:ascii="Calibri" w:hAnsi="Calibri" w:cs="Calibri"/>
        </w:rPr>
        <w:t>Eldokhny</w:t>
      </w:r>
      <w:proofErr w:type="spellEnd"/>
      <w:r w:rsidRPr="00D60A5E">
        <w:rPr>
          <w:rFonts w:ascii="Calibri" w:hAnsi="Calibri" w:cs="Calibri"/>
        </w:rPr>
        <w:t xml:space="preserve">, 2020; Bilgin et al., 2015; Johnson &amp; Johnson, 2011; Kalaian et al., 2018; Kanter &amp; Konstantopoulos, 2010; </w:t>
      </w:r>
      <w:proofErr w:type="spellStart"/>
      <w:r w:rsidRPr="00D60A5E">
        <w:rPr>
          <w:rFonts w:ascii="Calibri" w:hAnsi="Calibri" w:cs="Calibri"/>
        </w:rPr>
        <w:t>Mahasneh</w:t>
      </w:r>
      <w:proofErr w:type="spellEnd"/>
      <w:r w:rsidRPr="00D60A5E">
        <w:rPr>
          <w:rFonts w:ascii="Calibri" w:hAnsi="Calibri" w:cs="Calibri"/>
        </w:rPr>
        <w:t xml:space="preserve"> &amp; Alwan, 2018; Slavin, 1996; Webb, 1991)</w:t>
      </w:r>
      <w:r>
        <w:fldChar w:fldCharType="end"/>
      </w:r>
      <w:r>
        <w:t xml:space="preserve">, therefore suggesting its efficacy as a learning </w:t>
      </w:r>
      <w:r w:rsidRPr="00CC637C">
        <w:rPr>
          <w:lang w:val="en-US"/>
        </w:rPr>
        <w:t>me</w:t>
      </w:r>
      <w:r>
        <w:rPr>
          <w:lang w:val="en-US"/>
        </w:rPr>
        <w:t>thod</w:t>
      </w:r>
      <w:r>
        <w:t>.</w:t>
      </w:r>
    </w:p>
    <w:p w14:paraId="06865363" w14:textId="413FD0D1" w:rsidR="00E94972" w:rsidRDefault="00E94972" w:rsidP="00E94972"/>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03C118BF"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16068E">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16068E" w:rsidRPr="0016068E">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lastRenderedPageBreak/>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r w:rsidR="00053C43">
        <w:rPr>
          <w:i/>
          <w:iCs/>
          <w:lang w:val="sl"/>
        </w:rPr>
        <w:t xml:space="preserve"> </w:t>
      </w:r>
      <w:r w:rsidR="00053C43">
        <w:rPr>
          <w:i/>
          <w:iCs/>
          <w:lang w:val="sl"/>
        </w:rPr>
        <w:fldChar w:fldCharType="begin"/>
      </w:r>
      <w:r w:rsidR="00053C43">
        <w:rPr>
          <w:i/>
          <w:iCs/>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i/>
          <w:iCs/>
          <w:lang w:val="sl"/>
        </w:rPr>
        <w:fldChar w:fldCharType="separate"/>
      </w:r>
      <w:r w:rsidR="00053C43" w:rsidRPr="00053C43">
        <w:rPr>
          <w:rFonts w:ascii="Calibri" w:hAnsi="Calibri" w:cs="Calibri"/>
        </w:rPr>
        <w:t>(Amara et al., 2021)</w:t>
      </w:r>
      <w:r w:rsidR="00053C43">
        <w:rPr>
          <w:i/>
          <w:iCs/>
          <w:lang w:val="sl"/>
        </w:rPr>
        <w:fldChar w:fldCharType="end"/>
      </w:r>
      <w:r w:rsidRPr="003D1BF4">
        <w:rPr>
          <w:i/>
          <w:iCs/>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16"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16"/>
      <w:proofErr w:type="spellEnd"/>
    </w:p>
    <w:p w14:paraId="0876ED23" w14:textId="75B2E4A3" w:rsidR="00F02E01" w:rsidRDefault="00E94972" w:rsidP="00BD184E">
      <w:pPr>
        <w:pStyle w:val="Heading3"/>
      </w:pPr>
      <w:bookmarkStart w:id="17" w:name="_Toc155434867"/>
      <w:proofErr w:type="spellStart"/>
      <w:r>
        <w:t>Uvod</w:t>
      </w:r>
      <w:proofErr w:type="spellEnd"/>
      <w:r>
        <w:t xml:space="preserve"> v </w:t>
      </w:r>
      <w:proofErr w:type="spellStart"/>
      <w:r>
        <w:t>umetno</w:t>
      </w:r>
      <w:proofErr w:type="spellEnd"/>
      <w:r>
        <w:t xml:space="preserve"> </w:t>
      </w:r>
      <w:proofErr w:type="spellStart"/>
      <w:r>
        <w:t>inteligenco</w:t>
      </w:r>
      <w:bookmarkEnd w:id="17"/>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8"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8"/>
      <w:proofErr w:type="spellEnd"/>
    </w:p>
    <w:p w14:paraId="46388DE7" w14:textId="0386CBFF" w:rsidR="00770A8B" w:rsidRDefault="007614F5" w:rsidP="00BD184E">
      <w:pPr>
        <w:pStyle w:val="Heading3"/>
      </w:pPr>
      <w:bookmarkStart w:id="19" w:name="_Toc155434868"/>
      <w:proofErr w:type="spellStart"/>
      <w:r>
        <w:t>Strojno</w:t>
      </w:r>
      <w:proofErr w:type="spellEnd"/>
      <w:r>
        <w:t xml:space="preserve"> </w:t>
      </w:r>
      <w:proofErr w:type="spellStart"/>
      <w:r>
        <w:t>učenje</w:t>
      </w:r>
      <w:bookmarkEnd w:id="19"/>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lastRenderedPageBreak/>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20"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lastRenderedPageBreak/>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lastRenderedPageBreak/>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r w:rsidR="00C909F4">
        <w:lastRenderedPageBreak/>
        <w:t xml:space="preserve">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5E789F2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instrText xml:space="preserve"> ADDIN ZOTERO_ITEM CSL_CITATION {"citationID":"NJFlqSNG","properties":{"formattedCitation":"(Sun et al., 2019)","plainCitation":"(Sun et al., 2019)","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w:t>
      </w:r>
      <w:r w:rsidR="00A32D4E" w:rsidRPr="00A32D4E">
        <w:rPr>
          <w:lang w:val="sl-SI"/>
        </w:rPr>
        <w:lastRenderedPageBreak/>
        <w:t>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B0924B9">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0896C4D0">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21"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lastRenderedPageBreak/>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2" w:name="_Toc155434871"/>
      <w:proofErr w:type="spellStart"/>
      <w:r>
        <w:t>Empirični</w:t>
      </w:r>
      <w:proofErr w:type="spellEnd"/>
      <w:r>
        <w:t xml:space="preserve"> del</w:t>
      </w:r>
      <w:bookmarkEnd w:id="22"/>
    </w:p>
    <w:p w14:paraId="7507C811" w14:textId="2D52E544" w:rsidR="00F02E01" w:rsidRDefault="00E94972" w:rsidP="00F02E01">
      <w:pPr>
        <w:pStyle w:val="Heading2"/>
      </w:pPr>
      <w:bookmarkStart w:id="23"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2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w:t>
      </w:r>
      <w:r w:rsidRPr="00683648">
        <w:rPr>
          <w:lang w:val="sl-SI"/>
        </w:rPr>
        <w:lastRenderedPageBreak/>
        <w:t xml:space="preserve">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4" w:name="_Toc155434873"/>
      <w:proofErr w:type="spellStart"/>
      <w:r>
        <w:t>Raziskovalne</w:t>
      </w:r>
      <w:proofErr w:type="spellEnd"/>
      <w:r>
        <w:t xml:space="preserve"> </w:t>
      </w:r>
      <w:proofErr w:type="spellStart"/>
      <w:r>
        <w:t>hipoteze</w:t>
      </w:r>
      <w:bookmarkEnd w:id="2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5" w:name="_Toc155434874"/>
      <w:proofErr w:type="spellStart"/>
      <w:r>
        <w:t>Metodologija</w:t>
      </w:r>
      <w:bookmarkEnd w:id="25"/>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6" w:name="_Toc155434875"/>
      <w:proofErr w:type="spellStart"/>
      <w:r>
        <w:lastRenderedPageBreak/>
        <w:t>Vzorec</w:t>
      </w:r>
      <w:bookmarkEnd w:id="2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7" w:name="_Toc155434876"/>
      <w:proofErr w:type="spellStart"/>
      <w:r>
        <w:t>Zbiranje</w:t>
      </w:r>
      <w:proofErr w:type="spellEnd"/>
      <w:r>
        <w:t xml:space="preserve"> </w:t>
      </w:r>
      <w:proofErr w:type="spellStart"/>
      <w:r>
        <w:t>podatkov</w:t>
      </w:r>
      <w:bookmarkEnd w:id="2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BE7A019"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 xml:space="preserve">Myers-Briggs/Jung Test: Open </w:t>
      </w:r>
      <w:r w:rsidR="00883CED" w:rsidRPr="00883CED">
        <w:rPr>
          <w:rFonts w:ascii="Calibri" w:hAnsi="Calibri" w:cs="Calibri"/>
          <w:i/>
          <w:iCs/>
          <w:kern w:val="0"/>
          <w:szCs w:val="24"/>
        </w:rPr>
        <w:lastRenderedPageBreak/>
        <w:t>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16068E">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lpQ2tIt/KzTOteZx","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8" w:name="_Toc155434877"/>
      <w:proofErr w:type="spellStart"/>
      <w:r>
        <w:t>Obdelava</w:t>
      </w:r>
      <w:proofErr w:type="spellEnd"/>
      <w:r>
        <w:t xml:space="preserve"> </w:t>
      </w:r>
      <w:proofErr w:type="spellStart"/>
      <w:r>
        <w:t>podatkov</w:t>
      </w:r>
      <w:bookmarkEnd w:id="2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lastRenderedPageBreak/>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9" w:name="_Toc155434878"/>
      <w:r>
        <w:rPr>
          <w:lang w:val="sl"/>
        </w:rPr>
        <w:t>Rezultati in interpretacija</w:t>
      </w:r>
      <w:bookmarkEnd w:id="29"/>
    </w:p>
    <w:p w14:paraId="50A1EE22" w14:textId="50245AC6" w:rsidR="00702B52" w:rsidRDefault="00702B52" w:rsidP="00702B52">
      <w:pPr>
        <w:pStyle w:val="Heading3"/>
        <w:rPr>
          <w:lang w:val="sl"/>
        </w:rPr>
      </w:pPr>
      <w:bookmarkStart w:id="30" w:name="_Toc155434879"/>
      <w:r>
        <w:rPr>
          <w:lang w:val="sl"/>
        </w:rPr>
        <w:t>Deskriptivna statistika</w:t>
      </w:r>
      <w:bookmarkEnd w:id="30"/>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lastRenderedPageBreak/>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5"/>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6"/>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7"/>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31" w:name="_Toc155434880"/>
      <w:r>
        <w:rPr>
          <w:lang w:val="sl"/>
        </w:rPr>
        <w:t>Test zanesljivosti</w:t>
      </w:r>
      <w:bookmarkEnd w:id="31"/>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2" w:name="_Toc155434881"/>
      <w:r>
        <w:rPr>
          <w:lang w:val="sl"/>
        </w:rPr>
        <w:t>Test normalnosti</w:t>
      </w:r>
      <w:bookmarkEnd w:id="32"/>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3" w:name="_Toc155434882"/>
      <w:r>
        <w:rPr>
          <w:lang w:val="sl"/>
        </w:rPr>
        <w:t xml:space="preserve">Test korelacije </w:t>
      </w:r>
      <w:proofErr w:type="spellStart"/>
      <w:r>
        <w:rPr>
          <w:lang w:val="sl"/>
        </w:rPr>
        <w:t>značilk</w:t>
      </w:r>
      <w:bookmarkEnd w:id="33"/>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4" w:name="_Toc155434883"/>
      <w:r>
        <w:rPr>
          <w:lang w:val="sl"/>
        </w:rPr>
        <w:t xml:space="preserve">Test pomembnosti </w:t>
      </w:r>
      <w:proofErr w:type="spellStart"/>
      <w:r>
        <w:rPr>
          <w:lang w:val="sl"/>
        </w:rPr>
        <w:t>značilk</w:t>
      </w:r>
      <w:bookmarkEnd w:id="3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5"/>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5" w:name="_Toc155434884"/>
      <w:r>
        <w:rPr>
          <w:lang w:val="sl"/>
        </w:rPr>
        <w:t xml:space="preserve">Test </w:t>
      </w:r>
      <w:proofErr w:type="spellStart"/>
      <w:r>
        <w:rPr>
          <w:lang w:val="sl"/>
        </w:rPr>
        <w:t>predikcije</w:t>
      </w:r>
      <w:bookmarkEnd w:id="35"/>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3453A968">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6" w:name="_Toc155434885"/>
      <w:r>
        <w:rPr>
          <w:lang w:val="sl"/>
        </w:rPr>
        <w:t>Test manjšanja dimenzije prostora oziroma vizualizacija podatkov</w:t>
      </w:r>
      <w:bookmarkEnd w:id="36"/>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7" w:name="_Toc155434886"/>
      <w:proofErr w:type="spellStart"/>
      <w:r>
        <w:t>Sklepne</w:t>
      </w:r>
      <w:proofErr w:type="spellEnd"/>
      <w:r>
        <w:t xml:space="preserve"> </w:t>
      </w:r>
      <w:proofErr w:type="spellStart"/>
      <w:r>
        <w:t>ugotovitve</w:t>
      </w:r>
      <w:bookmarkEnd w:id="37"/>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8"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8"/>
      <w:proofErr w:type="spellEnd"/>
    </w:p>
    <w:p w14:paraId="3886EAB1" w14:textId="77777777" w:rsidR="0016068E" w:rsidRDefault="00812CAE" w:rsidP="0016068E">
      <w:pPr>
        <w:pStyle w:val="Bibliography"/>
      </w:pPr>
      <w:r>
        <w:fldChar w:fldCharType="begin"/>
      </w:r>
      <w:r w:rsidR="00257468">
        <w:instrText xml:space="preserve"> ADDIN ZOTERO_BIBL {"uncited":[],"omitted":[],"custom":[]} CSL_BIBLIOGRAPHY </w:instrText>
      </w:r>
      <w:r>
        <w:fldChar w:fldCharType="separate"/>
      </w:r>
      <w:r w:rsidR="0016068E">
        <w:t xml:space="preserve">Adnan, M., Habib, A., Ashraf, J., Mussadiq, S., Raza, A. A., Abid, M., Bashir, M., &amp; Khan, S. U. (2021). Predicting at-Risk Students at Different Percentages of Course Length for Early Intervention Using Machine Learning Models. </w:t>
      </w:r>
      <w:r w:rsidR="0016068E">
        <w:rPr>
          <w:i/>
          <w:iCs/>
        </w:rPr>
        <w:t>IEEE Access</w:t>
      </w:r>
      <w:r w:rsidR="0016068E">
        <w:t xml:space="preserve">, </w:t>
      </w:r>
      <w:r w:rsidR="0016068E">
        <w:rPr>
          <w:i/>
          <w:iCs/>
        </w:rPr>
        <w:t>9</w:t>
      </w:r>
      <w:r w:rsidR="0016068E">
        <w:t>, 7519–7539. https://doi.org/10.1109/ACCESS.2021.3049446</w:t>
      </w:r>
    </w:p>
    <w:p w14:paraId="2AE649CA" w14:textId="77777777" w:rsidR="0016068E" w:rsidRDefault="0016068E" w:rsidP="0016068E">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5FA99AC7" w14:textId="77777777" w:rsidR="0016068E" w:rsidRDefault="0016068E" w:rsidP="0016068E">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8A3C0AD" w14:textId="77777777" w:rsidR="0016068E" w:rsidRDefault="0016068E" w:rsidP="0016068E">
      <w:pPr>
        <w:pStyle w:val="Bibliography"/>
      </w:pPr>
      <w:r>
        <w:lastRenderedPageBreak/>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D237468" w14:textId="77777777" w:rsidR="0016068E" w:rsidRDefault="0016068E" w:rsidP="0016068E">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4357F2B" w14:textId="77777777" w:rsidR="0016068E" w:rsidRDefault="0016068E" w:rsidP="0016068E">
      <w:pPr>
        <w:pStyle w:val="Bibliography"/>
      </w:pPr>
      <w:r>
        <w:rPr>
          <w:i/>
          <w:iCs/>
        </w:rPr>
        <w:t>American Association for the Advancement of Science (AAAS)</w:t>
      </w:r>
      <w:r>
        <w:t>. (n.d.). [Web page]. Library of Congress, Washington, D.C. 20540 USA. Retrieved 11 January 2024, from https://www.loc.gov/item/lcwaN0002953/</w:t>
      </w:r>
    </w:p>
    <w:p w14:paraId="335C4FBE" w14:textId="77777777" w:rsidR="0016068E" w:rsidRDefault="0016068E" w:rsidP="0016068E">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776BEB8F" w14:textId="77777777" w:rsidR="0016068E" w:rsidRDefault="0016068E" w:rsidP="0016068E">
      <w:pPr>
        <w:pStyle w:val="Bibliography"/>
      </w:pPr>
      <w:r>
        <w:t xml:space="preserve">Batton, M. (2010). The effect of cooperative groups on math anxiety. </w:t>
      </w:r>
      <w:r>
        <w:rPr>
          <w:i/>
          <w:iCs/>
        </w:rPr>
        <w:t>Walden Dissertations and Doctoral Studies</w:t>
      </w:r>
      <w:r>
        <w:t>. https://scholarworks.waldenu.edu/dissertations/822</w:t>
      </w:r>
    </w:p>
    <w:p w14:paraId="0238CE5B" w14:textId="77777777" w:rsidR="0016068E" w:rsidRDefault="0016068E" w:rsidP="0016068E">
      <w:pPr>
        <w:pStyle w:val="Bibliography"/>
      </w:pPr>
      <w:r>
        <w:t xml:space="preserve">Bhusal, A. (2021). </w:t>
      </w:r>
      <w:r>
        <w:rPr>
          <w:i/>
          <w:iCs/>
        </w:rPr>
        <w:t>Predicting Student’s Performance Through Data Mining</w:t>
      </w:r>
      <w:r>
        <w:t>. https://doi.org/10.48550/ARXIV.2112.01247</w:t>
      </w:r>
    </w:p>
    <w:p w14:paraId="585120D8" w14:textId="77777777" w:rsidR="0016068E" w:rsidRDefault="0016068E" w:rsidP="0016068E">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3B65E99F" w14:textId="77777777" w:rsidR="0016068E" w:rsidRDefault="0016068E" w:rsidP="0016068E">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4FC03980" w14:textId="77777777" w:rsidR="0016068E" w:rsidRDefault="0016068E" w:rsidP="0016068E">
      <w:pPr>
        <w:pStyle w:val="Bibliography"/>
      </w:pPr>
      <w:r>
        <w:lastRenderedPageBreak/>
        <w:t xml:space="preserve">Bregant, B. (2023). </w:t>
      </w:r>
      <w:r>
        <w:rPr>
          <w:i/>
          <w:iCs/>
        </w:rPr>
        <w:t>Tandem learning: Student dataset</w:t>
      </w:r>
      <w:r>
        <w:t xml:space="preserve"> (1.0) [dataset]. GitHub. https://github.com/borbregant/ai_tandem_learning</w:t>
      </w:r>
    </w:p>
    <w:p w14:paraId="1C6ABAF2" w14:textId="77777777" w:rsidR="0016068E" w:rsidRDefault="0016068E" w:rsidP="0016068E">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4592886A" w14:textId="77777777" w:rsidR="0016068E" w:rsidRDefault="0016068E" w:rsidP="0016068E">
      <w:pPr>
        <w:pStyle w:val="Bibliography"/>
      </w:pPr>
      <w:r>
        <w:t xml:space="preserve">Breiman, L. (2001). Random Forests. </w:t>
      </w:r>
      <w:r>
        <w:rPr>
          <w:i/>
          <w:iCs/>
        </w:rPr>
        <w:t>Machine Learning</w:t>
      </w:r>
      <w:r>
        <w:t xml:space="preserve">, </w:t>
      </w:r>
      <w:r>
        <w:rPr>
          <w:i/>
          <w:iCs/>
        </w:rPr>
        <w:t>45</w:t>
      </w:r>
      <w:r>
        <w:t>(1), 5–32. https://doi.org/10.1023/A:1010933404324</w:t>
      </w:r>
    </w:p>
    <w:p w14:paraId="218834AF" w14:textId="77777777" w:rsidR="0016068E" w:rsidRDefault="0016068E" w:rsidP="0016068E">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0159DFD1" w14:textId="77777777" w:rsidR="0016068E" w:rsidRDefault="0016068E" w:rsidP="0016068E">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6FEBF7EA" w14:textId="77777777" w:rsidR="0016068E" w:rsidRDefault="0016068E" w:rsidP="0016068E">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4A92C58B" w14:textId="77777777" w:rsidR="0016068E" w:rsidRDefault="0016068E" w:rsidP="0016068E">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BB13C56" w14:textId="77777777" w:rsidR="0016068E" w:rsidRDefault="0016068E" w:rsidP="0016068E">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59649D16" w14:textId="77777777" w:rsidR="0016068E" w:rsidRDefault="0016068E" w:rsidP="0016068E">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03EB39ED" w14:textId="77777777" w:rsidR="0016068E" w:rsidRDefault="0016068E" w:rsidP="0016068E">
      <w:pPr>
        <w:pStyle w:val="Bibliography"/>
      </w:pPr>
      <w:r>
        <w:lastRenderedPageBreak/>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7219DFE8" w14:textId="77777777" w:rsidR="0016068E" w:rsidRDefault="0016068E" w:rsidP="0016068E">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65AFCAEE" w14:textId="77777777" w:rsidR="0016068E" w:rsidRDefault="0016068E" w:rsidP="0016068E">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2408EBD9" w14:textId="77777777" w:rsidR="0016068E" w:rsidRDefault="0016068E" w:rsidP="0016068E">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54CA014" w14:textId="77777777" w:rsidR="0016068E" w:rsidRDefault="0016068E" w:rsidP="0016068E">
      <w:pPr>
        <w:pStyle w:val="Bibliography"/>
      </w:pPr>
      <w:r>
        <w:t xml:space="preserve">Coan, R. W. (1978). </w:t>
      </w:r>
      <w:r>
        <w:rPr>
          <w:i/>
          <w:iCs/>
        </w:rPr>
        <w:t>The Eighth Mental Measurements Yearbook</w:t>
      </w:r>
      <w:r>
        <w:t xml:space="preserve">, </w:t>
      </w:r>
      <w:r>
        <w:rPr>
          <w:i/>
          <w:iCs/>
        </w:rPr>
        <w:t>1</w:t>
      </w:r>
      <w:r>
        <w:t>, 970–975.</w:t>
      </w:r>
    </w:p>
    <w:p w14:paraId="67A5D43D" w14:textId="77777777" w:rsidR="0016068E" w:rsidRDefault="0016068E" w:rsidP="0016068E">
      <w:pPr>
        <w:pStyle w:val="Bibliography"/>
      </w:pPr>
      <w:r>
        <w:t xml:space="preserve">Copeland, J. (2023). Artificial intelligence. In </w:t>
      </w:r>
      <w:r>
        <w:rPr>
          <w:i/>
          <w:iCs/>
        </w:rPr>
        <w:t>Encyclopedia Britannica</w:t>
      </w:r>
      <w:r>
        <w:t>. https://www.britannica.com/technology/artificial-intelligence</w:t>
      </w:r>
    </w:p>
    <w:p w14:paraId="5FCC121B" w14:textId="77777777" w:rsidR="0016068E" w:rsidRDefault="0016068E" w:rsidP="0016068E">
      <w:pPr>
        <w:pStyle w:val="Bibliography"/>
      </w:pPr>
      <w:r>
        <w:t xml:space="preserve">Cortez, P., &amp; Silva, A. (2008). </w:t>
      </w:r>
      <w:r>
        <w:rPr>
          <w:i/>
          <w:iCs/>
        </w:rPr>
        <w:t>Using data mining to predict secondary school student performance</w:t>
      </w:r>
      <w:r>
        <w:t>.</w:t>
      </w:r>
    </w:p>
    <w:p w14:paraId="32DF8FDE" w14:textId="77777777" w:rsidR="0016068E" w:rsidRDefault="0016068E" w:rsidP="0016068E">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459F0D5E" w14:textId="77777777" w:rsidR="0016068E" w:rsidRDefault="0016068E" w:rsidP="0016068E">
      <w:pPr>
        <w:pStyle w:val="Bibliography"/>
      </w:pPr>
      <w:r>
        <w:t xml:space="preserve">DeVito, A. J. (1985). </w:t>
      </w:r>
      <w:r>
        <w:rPr>
          <w:i/>
          <w:iCs/>
        </w:rPr>
        <w:t>Review of the Myers-Briggs Type Indicator</w:t>
      </w:r>
      <w:r>
        <w:t xml:space="preserve">. </w:t>
      </w:r>
      <w:r>
        <w:rPr>
          <w:i/>
          <w:iCs/>
        </w:rPr>
        <w:t>1</w:t>
      </w:r>
      <w:r>
        <w:t>, 1030–1032.</w:t>
      </w:r>
    </w:p>
    <w:p w14:paraId="01D0A133" w14:textId="77777777" w:rsidR="0016068E" w:rsidRDefault="0016068E" w:rsidP="0016068E">
      <w:pPr>
        <w:pStyle w:val="Bibliography"/>
      </w:pPr>
      <w:r>
        <w:lastRenderedPageBreak/>
        <w:t xml:space="preserve">Dillenbourg, P., Baker, M., Blaye, A., &amp; O’Malley, C. (Eds.). (1996). The evolution of research on collaborative learning. </w:t>
      </w:r>
      <w:r>
        <w:rPr>
          <w:i/>
          <w:iCs/>
        </w:rPr>
        <w:t>Learning in Humans and Machine: Towards an Interdisciplinary Learning Science</w:t>
      </w:r>
      <w:r>
        <w:t>, 189–211.</w:t>
      </w:r>
    </w:p>
    <w:p w14:paraId="3BC4D108" w14:textId="77777777" w:rsidR="0016068E" w:rsidRDefault="0016068E" w:rsidP="0016068E">
      <w:pPr>
        <w:pStyle w:val="Bibliography"/>
      </w:pPr>
      <w:r>
        <w:t xml:space="preserve">Druckman, D., &amp; Bjork, R. A. (1991). </w:t>
      </w:r>
      <w:r>
        <w:rPr>
          <w:i/>
          <w:iCs/>
        </w:rPr>
        <w:t>In the Mind’s Eye: Enhancing Human Performance</w:t>
      </w:r>
      <w:r>
        <w:t xml:space="preserve"> (p. 1580). National Academies Press. https://doi.org/10.17226/1580</w:t>
      </w:r>
    </w:p>
    <w:p w14:paraId="0893FFE5" w14:textId="77777777" w:rsidR="0016068E" w:rsidRDefault="0016068E" w:rsidP="0016068E">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30CCB275" w14:textId="77777777" w:rsidR="0016068E" w:rsidRDefault="0016068E" w:rsidP="0016068E">
      <w:pPr>
        <w:pStyle w:val="Bibliography"/>
      </w:pPr>
      <w:r>
        <w:rPr>
          <w:i/>
          <w:iCs/>
        </w:rPr>
        <w:t>Fastest Myers-Briggs test</w:t>
      </w:r>
      <w:r>
        <w:t>. (n.d.). Retrieved 21 October 2023, from https://dynomight.net/mbti/</w:t>
      </w:r>
    </w:p>
    <w:p w14:paraId="37E70A2C" w14:textId="77777777" w:rsidR="0016068E" w:rsidRDefault="0016068E" w:rsidP="0016068E">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57E0164" w14:textId="77777777" w:rsidR="0016068E" w:rsidRDefault="0016068E" w:rsidP="0016068E">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3E083724" w14:textId="77777777" w:rsidR="0016068E" w:rsidRDefault="0016068E" w:rsidP="0016068E">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5C382370" w14:textId="77777777" w:rsidR="0016068E" w:rsidRDefault="0016068E" w:rsidP="0016068E">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0B464D7" w14:textId="77777777" w:rsidR="0016068E" w:rsidRDefault="0016068E" w:rsidP="0016068E">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538D6E30" w14:textId="77777777" w:rsidR="0016068E" w:rsidRDefault="0016068E" w:rsidP="0016068E">
      <w:pPr>
        <w:pStyle w:val="Bibliography"/>
      </w:pPr>
      <w:r>
        <w:lastRenderedPageBreak/>
        <w:t xml:space="preserve">Grandini, M., Bagli, E., &amp; Visani, G. (2020). </w:t>
      </w:r>
      <w:r>
        <w:rPr>
          <w:i/>
          <w:iCs/>
        </w:rPr>
        <w:t>Metrics for Multi-Class Classification: An Overview</w:t>
      </w:r>
      <w:r>
        <w:t>. https://doi.org/10.48550/ARXIV.2008.05756</w:t>
      </w:r>
    </w:p>
    <w:p w14:paraId="73C8F86F" w14:textId="77777777" w:rsidR="0016068E" w:rsidRDefault="0016068E" w:rsidP="0016068E">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7FEFA1B9" w14:textId="77777777" w:rsidR="0016068E" w:rsidRDefault="0016068E" w:rsidP="0016068E">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271C2986" w14:textId="77777777" w:rsidR="0016068E" w:rsidRDefault="0016068E" w:rsidP="0016068E">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7E71C222" w14:textId="77777777" w:rsidR="0016068E" w:rsidRDefault="0016068E" w:rsidP="0016068E">
      <w:pPr>
        <w:pStyle w:val="Bibliography"/>
      </w:pPr>
      <w:r>
        <w:t xml:space="preserve">Hernandez, H. (2021). </w:t>
      </w:r>
      <w:r>
        <w:rPr>
          <w:i/>
          <w:iCs/>
        </w:rPr>
        <w:t>Testing for Normality: What is the Best Method?</w:t>
      </w:r>
      <w:r>
        <w:t xml:space="preserve"> https://doi.org/10.13140/RG.2.2.13926.14406</w:t>
      </w:r>
    </w:p>
    <w:p w14:paraId="6D3184FD" w14:textId="77777777" w:rsidR="0016068E" w:rsidRDefault="0016068E" w:rsidP="0016068E">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1FC7DAD1" w14:textId="77777777" w:rsidR="0016068E" w:rsidRDefault="0016068E" w:rsidP="0016068E">
      <w:pPr>
        <w:pStyle w:val="Bibliography"/>
      </w:pPr>
      <w:r>
        <w:t xml:space="preserve">Holmes, W., Bialik, M., &amp; Fadel, C. (2019). </w:t>
      </w:r>
      <w:r>
        <w:rPr>
          <w:i/>
          <w:iCs/>
        </w:rPr>
        <w:t>Artificial Intelligence in Education. Promise and Implications for Teaching and Learning.</w:t>
      </w:r>
    </w:p>
    <w:p w14:paraId="512255F9" w14:textId="77777777" w:rsidR="0016068E" w:rsidRDefault="0016068E" w:rsidP="0016068E">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D490754" w14:textId="77777777" w:rsidR="0016068E" w:rsidRDefault="0016068E" w:rsidP="0016068E">
      <w:pPr>
        <w:pStyle w:val="Bibliography"/>
      </w:pPr>
      <w:r>
        <w:t xml:space="preserve">Hosmer, D. W., Lemeshow, S., &amp; Sturdivant, R. X. (2013). </w:t>
      </w:r>
      <w:r>
        <w:rPr>
          <w:i/>
          <w:iCs/>
        </w:rPr>
        <w:t>Applied Logistic Regression</w:t>
      </w:r>
      <w:r>
        <w:t>. John Wiley &amp; Sons.</w:t>
      </w:r>
    </w:p>
    <w:p w14:paraId="65AADB22" w14:textId="77777777" w:rsidR="0016068E" w:rsidRDefault="0016068E" w:rsidP="0016068E">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6A59B57" w14:textId="77777777" w:rsidR="0016068E" w:rsidRDefault="0016068E" w:rsidP="0016068E">
      <w:pPr>
        <w:pStyle w:val="Bibliography"/>
      </w:pPr>
      <w:r>
        <w:lastRenderedPageBreak/>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A453956" w14:textId="77777777" w:rsidR="0016068E" w:rsidRDefault="0016068E" w:rsidP="0016068E">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4CB58530" w14:textId="77777777" w:rsidR="0016068E" w:rsidRDefault="0016068E" w:rsidP="0016068E">
      <w:pPr>
        <w:pStyle w:val="Bibliography"/>
      </w:pPr>
      <w:r>
        <w:t xml:space="preserve">Jeong, H., Hmelo-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6AC36078" w14:textId="77777777" w:rsidR="0016068E" w:rsidRDefault="0016068E" w:rsidP="0016068E">
      <w:pPr>
        <w:pStyle w:val="Bibliography"/>
      </w:pPr>
      <w:r>
        <w:t xml:space="preserve">Jeppu,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6458DA38" w14:textId="77777777" w:rsidR="0016068E" w:rsidRDefault="0016068E" w:rsidP="0016068E">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3FB8957F" w14:textId="77777777" w:rsidR="0016068E" w:rsidRDefault="0016068E" w:rsidP="0016068E">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274C0C58" w14:textId="77777777" w:rsidR="0016068E" w:rsidRDefault="0016068E" w:rsidP="0016068E">
      <w:pPr>
        <w:pStyle w:val="Bibliography"/>
      </w:pPr>
      <w:r>
        <w:t xml:space="preserve">Kagan, S. (1985). Co-op Co-op. In R. Slavin, S. Sharan, S. Kagan, R. Hertz-Lazarowitz, C. Webb, &amp; R. Schmuck (Eds.), </w:t>
      </w:r>
      <w:r>
        <w:rPr>
          <w:i/>
          <w:iCs/>
        </w:rPr>
        <w:t>Learning to Cooperate, Cooperating to Learn</w:t>
      </w:r>
      <w:r>
        <w:t xml:space="preserve"> (pp. 437–452). Springer US. https://doi.org/10.1007/978-1-4899-3650-9_16</w:t>
      </w:r>
    </w:p>
    <w:p w14:paraId="2B825254" w14:textId="77777777" w:rsidR="0016068E" w:rsidRDefault="0016068E" w:rsidP="0016068E">
      <w:pPr>
        <w:pStyle w:val="Bibliography"/>
      </w:pPr>
      <w:r>
        <w:lastRenderedPageBreak/>
        <w:t xml:space="preserve">Kamid, K., Winarni, S., Rohati, R., Pratama, W. A., &amp; Triani, E. (2022). Student Team Achievement Division Learning Model and Student Process Skills. </w:t>
      </w:r>
      <w:r>
        <w:rPr>
          <w:i/>
          <w:iCs/>
        </w:rPr>
        <w:t>Jurnal Ilmiah Sekolah Dasar</w:t>
      </w:r>
      <w:r>
        <w:t xml:space="preserve">, </w:t>
      </w:r>
      <w:r>
        <w:rPr>
          <w:i/>
          <w:iCs/>
        </w:rPr>
        <w:t>6</w:t>
      </w:r>
      <w:r>
        <w:t>(1), 1–10. https://doi.org/10.23887/jisd.v6i1.42456</w:t>
      </w:r>
    </w:p>
    <w:p w14:paraId="419D297F" w14:textId="77777777" w:rsidR="0016068E" w:rsidRDefault="0016068E" w:rsidP="0016068E">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454DC3D4" w14:textId="77777777" w:rsidR="0016068E" w:rsidRDefault="0016068E" w:rsidP="0016068E">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35E7BEC" w14:textId="77777777" w:rsidR="0016068E" w:rsidRDefault="0016068E" w:rsidP="0016068E">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6AC4F9C1" w14:textId="77777777" w:rsidR="0016068E" w:rsidRDefault="0016068E" w:rsidP="0016068E">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1AE45F8" w14:textId="77777777" w:rsidR="0016068E" w:rsidRDefault="0016068E" w:rsidP="0016068E">
      <w:pPr>
        <w:pStyle w:val="Bibliography"/>
      </w:pPr>
      <w:r>
        <w:t xml:space="preserve">Kramar, M. (2009). </w:t>
      </w:r>
      <w:r>
        <w:rPr>
          <w:i/>
          <w:iCs/>
        </w:rPr>
        <w:t>Pouk</w:t>
      </w:r>
      <w:r>
        <w:t>. Educa, Melior.</w:t>
      </w:r>
    </w:p>
    <w:p w14:paraId="35BF0174" w14:textId="77777777" w:rsidR="0016068E" w:rsidRDefault="0016068E" w:rsidP="0016068E">
      <w:pPr>
        <w:pStyle w:val="Bibliography"/>
      </w:pPr>
      <w:r>
        <w:t xml:space="preserve">Kreijns, K., Kirschner, P. A., &amp; Jochems, W. (2003). Identifying the pitfalls for social interaction in computer-supported collaborative learning environments: A review of the research. </w:t>
      </w:r>
      <w:r>
        <w:rPr>
          <w:i/>
          <w:iCs/>
        </w:rPr>
        <w:t>Computers in Human Behavior</w:t>
      </w:r>
      <w:r>
        <w:t xml:space="preserve">, </w:t>
      </w:r>
      <w:r>
        <w:rPr>
          <w:i/>
          <w:iCs/>
        </w:rPr>
        <w:t>19</w:t>
      </w:r>
      <w:r>
        <w:t>(3), 335–353. https://doi.org/10.1016/S0747-5632(02)00057-2</w:t>
      </w:r>
    </w:p>
    <w:p w14:paraId="7BA7881E" w14:textId="77777777" w:rsidR="0016068E" w:rsidRDefault="0016068E" w:rsidP="0016068E">
      <w:pPr>
        <w:pStyle w:val="Bibliography"/>
      </w:pPr>
      <w:r>
        <w:t xml:space="preserve">Kubale, V. (2015). </w:t>
      </w:r>
      <w:r>
        <w:rPr>
          <w:i/>
          <w:iCs/>
        </w:rPr>
        <w:t>Skupinska učna oblika</w:t>
      </w:r>
      <w:r>
        <w:t xml:space="preserve"> (2. dopolnjena izd). Samozal. V. Kubale ; Piko’s Printshop.</w:t>
      </w:r>
    </w:p>
    <w:p w14:paraId="651DE3F4" w14:textId="77777777" w:rsidR="0016068E" w:rsidRDefault="0016068E" w:rsidP="0016068E">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6BEE7A0" w14:textId="77777777" w:rsidR="0016068E" w:rsidRDefault="0016068E" w:rsidP="0016068E">
      <w:pPr>
        <w:pStyle w:val="Bibliography"/>
      </w:pPr>
      <w:r>
        <w:lastRenderedPageBreak/>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24C8B2C1" w14:textId="77777777" w:rsidR="0016068E" w:rsidRDefault="0016068E" w:rsidP="0016068E">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27E507C" w14:textId="77777777" w:rsidR="0016068E" w:rsidRDefault="0016068E" w:rsidP="0016068E">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02E26BA2" w14:textId="77777777" w:rsidR="0016068E" w:rsidRDefault="0016068E" w:rsidP="0016068E">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4347DD60" w14:textId="77777777" w:rsidR="0016068E" w:rsidRDefault="0016068E" w:rsidP="0016068E">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7047635" w14:textId="77777777" w:rsidR="0016068E" w:rsidRDefault="0016068E" w:rsidP="0016068E">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4137A0ED" w14:textId="77777777" w:rsidR="0016068E" w:rsidRDefault="0016068E" w:rsidP="0016068E">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0E257D7E" w14:textId="77777777" w:rsidR="0016068E" w:rsidRDefault="0016068E" w:rsidP="0016068E">
      <w:pPr>
        <w:pStyle w:val="Bibliography"/>
      </w:pPr>
      <w:r>
        <w:t xml:space="preserve">Matitaputty, J. K., Susanto, N., Fadli, M. R., Ramadhan, I., &amp; Manuputty, C. J. (2023). The Effect of Team Games Tournament (TGT) in Social Science Learning to Improve Student Learning Outcomes. </w:t>
      </w:r>
      <w:r>
        <w:rPr>
          <w:i/>
          <w:iCs/>
        </w:rPr>
        <w:t>Al Ibtida: Jurnal Pendidikan Guru MI</w:t>
      </w:r>
      <w:r>
        <w:t xml:space="preserve">, </w:t>
      </w:r>
      <w:r>
        <w:rPr>
          <w:i/>
          <w:iCs/>
        </w:rPr>
        <w:t>10</w:t>
      </w:r>
      <w:r>
        <w:t>(2), 374. https://doi.org/10.24235/al.ibtida.snj.v10i2.15037</w:t>
      </w:r>
    </w:p>
    <w:p w14:paraId="4F4BF2A2" w14:textId="77777777" w:rsidR="0016068E" w:rsidRDefault="0016068E" w:rsidP="0016068E">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2FA822F8" w14:textId="77777777" w:rsidR="0016068E" w:rsidRDefault="0016068E" w:rsidP="0016068E">
      <w:pPr>
        <w:pStyle w:val="Bibliography"/>
      </w:pPr>
      <w:r>
        <w:t xml:space="preserve">McLeskey, J., Maheady, L., Billingsley, B. S., Brownell, M. T., &amp; Lewis, T. J. (Eds.). (2022). </w:t>
      </w:r>
      <w:r>
        <w:rPr>
          <w:i/>
          <w:iCs/>
        </w:rPr>
        <w:t>High leverage practices for inclusive classrooms</w:t>
      </w:r>
      <w:r>
        <w:t xml:space="preserve"> (Second edition). Routledge.</w:t>
      </w:r>
    </w:p>
    <w:p w14:paraId="60525012" w14:textId="77777777" w:rsidR="0016068E" w:rsidRDefault="0016068E" w:rsidP="0016068E">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50D6A36C" w14:textId="77777777" w:rsidR="0016068E" w:rsidRDefault="0016068E" w:rsidP="0016068E">
      <w:pPr>
        <w:pStyle w:val="Bibliography"/>
      </w:pPr>
      <w:r>
        <w:t xml:space="preserve">Michaelsen, L. K., Knight, A. B., &amp; Fink, L. D. (2023). </w:t>
      </w:r>
      <w:r>
        <w:rPr>
          <w:i/>
          <w:iCs/>
        </w:rPr>
        <w:t>Team-Based Learning: A Transformative Use of Small Groups in College Teaching</w:t>
      </w:r>
      <w:r>
        <w:t>. Taylor &amp; Francis.</w:t>
      </w:r>
    </w:p>
    <w:p w14:paraId="55483AC1" w14:textId="77777777" w:rsidR="0016068E" w:rsidRDefault="0016068E" w:rsidP="0016068E">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F02D3C1" w14:textId="77777777" w:rsidR="0016068E" w:rsidRDefault="0016068E" w:rsidP="0016068E">
      <w:pPr>
        <w:pStyle w:val="Bibliography"/>
      </w:pPr>
      <w:r>
        <w:rPr>
          <w:i/>
          <w:iCs/>
        </w:rPr>
        <w:t>Myers-Briggs/Jung Test: Open Extended Jungian Type Scales</w:t>
      </w:r>
      <w:r>
        <w:t>. (n.d.). Retrieved 21 October 2023, from https://openpsychometrics.org/tests/OEJTS/</w:t>
      </w:r>
    </w:p>
    <w:p w14:paraId="3A82848E" w14:textId="77777777" w:rsidR="0016068E" w:rsidRDefault="0016068E" w:rsidP="0016068E">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3C241593" w14:textId="77777777" w:rsidR="0016068E" w:rsidRDefault="0016068E" w:rsidP="0016068E">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4F5C8803" w14:textId="77777777" w:rsidR="0016068E" w:rsidRDefault="0016068E" w:rsidP="0016068E">
      <w:pPr>
        <w:pStyle w:val="Bibliography"/>
      </w:pPr>
      <w:r>
        <w:t xml:space="preserve">Oo, T. Z., Magyar, A., &amp; Habók,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2BDAAC3D" w14:textId="77777777" w:rsidR="0016068E" w:rsidRDefault="0016068E" w:rsidP="0016068E">
      <w:pPr>
        <w:pStyle w:val="Bibliography"/>
      </w:pPr>
      <w:r>
        <w:lastRenderedPageBreak/>
        <w:t xml:space="preserve">Opitz, J., &amp; Burst, S. (2019). </w:t>
      </w:r>
      <w:r>
        <w:rPr>
          <w:i/>
          <w:iCs/>
        </w:rPr>
        <w:t>Macro F1 and Macro F1</w:t>
      </w:r>
      <w:r>
        <w:t>. https://doi.org/10.48550/ARXIV.1911.03347</w:t>
      </w:r>
    </w:p>
    <w:p w14:paraId="7F0E6F22" w14:textId="77777777" w:rsidR="0016068E" w:rsidRDefault="0016068E" w:rsidP="0016068E">
      <w:pPr>
        <w:pStyle w:val="Bibliography"/>
      </w:pPr>
      <w:r>
        <w:t xml:space="preserve">Paterson, K. (2004). </w:t>
      </w:r>
      <w:r>
        <w:rPr>
          <w:i/>
          <w:iCs/>
        </w:rPr>
        <w:t>Kako lahko poučujem: Namigi za začetnike in izkušene učitelje</w:t>
      </w:r>
      <w:r>
        <w:t xml:space="preserve"> (T. Velušček, Trans.; 1. izd., 1. natis). Rokus.</w:t>
      </w:r>
    </w:p>
    <w:p w14:paraId="67CA566C" w14:textId="77777777" w:rsidR="0016068E" w:rsidRDefault="0016068E" w:rsidP="0016068E">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58625CCD" w14:textId="77777777" w:rsidR="0016068E" w:rsidRDefault="0016068E" w:rsidP="0016068E">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08F1012" w14:textId="77777777" w:rsidR="0016068E" w:rsidRDefault="0016068E" w:rsidP="0016068E">
      <w:pPr>
        <w:pStyle w:val="Bibliography"/>
      </w:pPr>
      <w:r>
        <w:rPr>
          <w:i/>
          <w:iCs/>
        </w:rPr>
        <w:t>PsyToolkit</w:t>
      </w:r>
      <w:r>
        <w:t>. (n.d.). Retrieved 4 November 2023, from https://www.psytoolkit.org/index.html</w:t>
      </w:r>
    </w:p>
    <w:p w14:paraId="1B685616" w14:textId="77777777" w:rsidR="0016068E" w:rsidRDefault="0016068E" w:rsidP="0016068E">
      <w:pPr>
        <w:pStyle w:val="Bibliography"/>
      </w:pPr>
      <w:r>
        <w:t xml:space="preserve">Puklek, M. (2001). Skupinsko delo: Kako ga oceniti? </w:t>
      </w:r>
      <w:r>
        <w:rPr>
          <w:i/>
          <w:iCs/>
        </w:rPr>
        <w:t>Didakta</w:t>
      </w:r>
      <w:r>
        <w:t xml:space="preserve">, </w:t>
      </w:r>
      <w:r>
        <w:rPr>
          <w:i/>
          <w:iCs/>
        </w:rPr>
        <w:t>11</w:t>
      </w:r>
      <w:r>
        <w:t>(60/61), 47–51.</w:t>
      </w:r>
    </w:p>
    <w:p w14:paraId="0CBB51C7" w14:textId="77777777" w:rsidR="0016068E" w:rsidRDefault="0016068E" w:rsidP="0016068E">
      <w:pPr>
        <w:pStyle w:val="Bibliography"/>
      </w:pPr>
      <w:r>
        <w:t xml:space="preserve">Purnami, A. S., Widodo, S. A., &amp; Prahmana,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093CF339" w14:textId="77777777" w:rsidR="0016068E" w:rsidRDefault="0016068E" w:rsidP="0016068E">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024B8077" w14:textId="77777777" w:rsidR="0016068E" w:rsidRDefault="0016068E" w:rsidP="0016068E">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258C15E5" w14:textId="77777777" w:rsidR="0016068E" w:rsidRDefault="0016068E" w:rsidP="0016068E">
      <w:pPr>
        <w:pStyle w:val="Bibliography"/>
      </w:pPr>
      <w:r>
        <w:lastRenderedPageBreak/>
        <w:t xml:space="preserve">Radkowitsch,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0A30C2AC" w14:textId="77777777" w:rsidR="0016068E" w:rsidRDefault="0016068E" w:rsidP="0016068E">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0BA8E7C0" w14:textId="77777777" w:rsidR="0016068E" w:rsidRDefault="0016068E" w:rsidP="0016068E">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9CF6B1E" w14:textId="77777777" w:rsidR="0016068E" w:rsidRDefault="0016068E" w:rsidP="0016068E">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54D4AD8" w14:textId="77777777" w:rsidR="0016068E" w:rsidRDefault="0016068E" w:rsidP="0016068E">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13D1E5B" w14:textId="77777777" w:rsidR="0016068E" w:rsidRDefault="0016068E" w:rsidP="0016068E">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70C25363" w14:textId="77777777" w:rsidR="0016068E" w:rsidRDefault="0016068E" w:rsidP="0016068E">
      <w:pPr>
        <w:pStyle w:val="Bibliography"/>
      </w:pPr>
      <w:r>
        <w:t xml:space="preserve">Razdevšek-Pučko, C. (1993). </w:t>
      </w:r>
      <w:r>
        <w:rPr>
          <w:i/>
          <w:iCs/>
        </w:rPr>
        <w:t>Razredna interakcija: Študijsko gradivo za pedagoško psihologijo</w:t>
      </w:r>
      <w:r>
        <w:t>.</w:t>
      </w:r>
    </w:p>
    <w:p w14:paraId="6A05DDFF" w14:textId="77777777" w:rsidR="0016068E" w:rsidRDefault="0016068E" w:rsidP="0016068E">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E22622A" w14:textId="77777777" w:rsidR="0016068E" w:rsidRDefault="0016068E" w:rsidP="0016068E">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081CDFFE" w14:textId="77777777" w:rsidR="0016068E" w:rsidRDefault="0016068E" w:rsidP="0016068E">
      <w:pPr>
        <w:pStyle w:val="Bibliography"/>
      </w:pPr>
      <w:r>
        <w:t xml:space="preserve">Rot Vrhovec, A. (2015). Forms of Cooperative Learning in Language Teaching in Slovenian Language Classes at the Primary School Level. </w:t>
      </w:r>
      <w:r>
        <w:rPr>
          <w:i/>
          <w:iCs/>
        </w:rPr>
        <w:t>Center for Educational Policy Studies Journal</w:t>
      </w:r>
      <w:r>
        <w:t xml:space="preserve">, </w:t>
      </w:r>
      <w:r>
        <w:rPr>
          <w:i/>
          <w:iCs/>
        </w:rPr>
        <w:t>5</w:t>
      </w:r>
      <w:r>
        <w:t>(3), 129–155. https://doi.org/10.26529/cepsj.132</w:t>
      </w:r>
    </w:p>
    <w:p w14:paraId="56C9DB21" w14:textId="77777777" w:rsidR="0016068E" w:rsidRDefault="0016068E" w:rsidP="0016068E">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18E8623F" w14:textId="77777777" w:rsidR="0016068E" w:rsidRDefault="0016068E" w:rsidP="0016068E">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260DDBE3" w14:textId="77777777" w:rsidR="0016068E" w:rsidRDefault="0016068E" w:rsidP="0016068E">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CB95480" w14:textId="77777777" w:rsidR="0016068E" w:rsidRDefault="0016068E" w:rsidP="0016068E">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6CEBA5D0" w14:textId="77777777" w:rsidR="0016068E" w:rsidRDefault="0016068E" w:rsidP="0016068E">
      <w:pPr>
        <w:pStyle w:val="Bibliography"/>
      </w:pPr>
      <w:r>
        <w:lastRenderedPageBreak/>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7450B62" w14:textId="77777777" w:rsidR="0016068E" w:rsidRDefault="0016068E" w:rsidP="0016068E">
      <w:pPr>
        <w:pStyle w:val="Bibliography"/>
      </w:pPr>
      <w:r>
        <w:t xml:space="preserve">Seufert, S., Guggemos, J., &amp; Tarantini, E. (2020). Online Professional Learning Communities for Developing Teachers’ Digital Competences. In P. Isaias, D. G. Sampson, &amp; D. Ifenthaler (Eds.), </w:t>
      </w:r>
      <w:r>
        <w:rPr>
          <w:i/>
          <w:iCs/>
        </w:rPr>
        <w:t>Technology Supported Innovations in School Education</w:t>
      </w:r>
      <w:r>
        <w:t xml:space="preserve"> (pp. 159–173). Springer International Publishing. https://doi.org/10.1007/978-3-030-48194-0_9</w:t>
      </w:r>
    </w:p>
    <w:p w14:paraId="1ED27AF5" w14:textId="77777777" w:rsidR="0016068E" w:rsidRDefault="0016068E" w:rsidP="0016068E">
      <w:pPr>
        <w:pStyle w:val="Bibliography"/>
      </w:pPr>
      <w:r>
        <w:t xml:space="preserve">Shalev-Shwartz, S., &amp; Ben-David, S. (2014). </w:t>
      </w:r>
      <w:r>
        <w:rPr>
          <w:i/>
          <w:iCs/>
        </w:rPr>
        <w:t>Understanding machine learning: From theory to algorithms</w:t>
      </w:r>
      <w:r>
        <w:t>. Cambridge university press.</w:t>
      </w:r>
    </w:p>
    <w:p w14:paraId="0BC3C001" w14:textId="77777777" w:rsidR="0016068E" w:rsidRDefault="0016068E" w:rsidP="0016068E">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6FA9A646" w14:textId="77777777" w:rsidR="0016068E" w:rsidRDefault="0016068E" w:rsidP="0016068E">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5A5CC94F" w14:textId="77777777" w:rsidR="0016068E" w:rsidRDefault="0016068E" w:rsidP="0016068E">
      <w:pPr>
        <w:pStyle w:val="Bibliography"/>
      </w:pPr>
      <w:r>
        <w:t xml:space="preserve">Šilih, G. (1970). </w:t>
      </w:r>
      <w:r>
        <w:rPr>
          <w:i/>
          <w:iCs/>
        </w:rPr>
        <w:t>Didaktika</w:t>
      </w:r>
      <w:r>
        <w:t>. Državna založba Slovenije.</w:t>
      </w:r>
    </w:p>
    <w:p w14:paraId="34A3BB89" w14:textId="77777777" w:rsidR="0016068E" w:rsidRDefault="0016068E" w:rsidP="0016068E">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85E3676" w14:textId="77777777" w:rsidR="0016068E" w:rsidRDefault="0016068E" w:rsidP="0016068E">
      <w:pPr>
        <w:pStyle w:val="Bibliography"/>
      </w:pPr>
      <w:r>
        <w:t xml:space="preserve">Smith, A. B., &amp; Irey, R. K. (1974). </w:t>
      </w:r>
      <w:r>
        <w:rPr>
          <w:i/>
          <w:iCs/>
        </w:rPr>
        <w:t>Personality Variables and the Improvement of College Teaching</w:t>
      </w:r>
      <w:r>
        <w:t>. https://eric.ed.gov/?id=ED096313</w:t>
      </w:r>
    </w:p>
    <w:p w14:paraId="215C0F7B" w14:textId="77777777" w:rsidR="0016068E" w:rsidRDefault="0016068E" w:rsidP="0016068E">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63CAA784" w14:textId="77777777" w:rsidR="0016068E" w:rsidRDefault="0016068E" w:rsidP="0016068E">
      <w:pPr>
        <w:pStyle w:val="Bibliography"/>
      </w:pPr>
      <w:r>
        <w:t xml:space="preserve">Sun, Y., Zhang, Z., Yang, Z., &amp; Li, D. (2019). Application of Logistic Regression with Fixed Memory Step Gradient Descent Method in Multi-Class Classification Problem. </w:t>
      </w:r>
      <w:r>
        <w:rPr>
          <w:i/>
          <w:iCs/>
        </w:rPr>
        <w:t xml:space="preserve">2019 6th </w:t>
      </w:r>
      <w:r>
        <w:rPr>
          <w:i/>
          <w:iCs/>
        </w:rPr>
        <w:lastRenderedPageBreak/>
        <w:t>International Conference on Systems and Informatics (ICSAI)</w:t>
      </w:r>
      <w:r>
        <w:t>, 516–521. https://doi.org/10.1109/ICSAI48974.2019.9010220</w:t>
      </w:r>
    </w:p>
    <w:p w14:paraId="708957E1" w14:textId="77777777" w:rsidR="0016068E" w:rsidRDefault="0016068E" w:rsidP="0016068E">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FFD4647" w14:textId="77777777" w:rsidR="0016068E" w:rsidRDefault="0016068E" w:rsidP="0016068E">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127DEF3B" w14:textId="77777777" w:rsidR="0016068E" w:rsidRDefault="0016068E" w:rsidP="0016068E">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044F7152" w14:textId="77777777" w:rsidR="0016068E" w:rsidRDefault="0016068E" w:rsidP="0016068E">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76BB03D1" w14:textId="77777777" w:rsidR="0016068E" w:rsidRDefault="0016068E" w:rsidP="0016068E">
      <w:pPr>
        <w:pStyle w:val="Bibliography"/>
      </w:pPr>
      <w:r>
        <w:t xml:space="preserve">Tiwery, S. D., &amp; Souisa, T. R. (2019). Inside-Outside Circle as the Way in Building Students’ Motivation and Interaction in Speaking Classroom Activities. </w:t>
      </w:r>
      <w:r>
        <w:rPr>
          <w:i/>
          <w:iCs/>
        </w:rPr>
        <w:t>International Journal of Language Education</w:t>
      </w:r>
      <w:r>
        <w:t>, 33–45. https://doi.org/10.26858/ijole.v1i1.6703</w:t>
      </w:r>
    </w:p>
    <w:p w14:paraId="7F8E6F7E" w14:textId="77777777" w:rsidR="0016068E" w:rsidRDefault="0016068E" w:rsidP="0016068E">
      <w:pPr>
        <w:pStyle w:val="Bibliography"/>
      </w:pPr>
      <w:r>
        <w:t xml:space="preserve">Tomić, A. (2003). </w:t>
      </w:r>
      <w:r>
        <w:rPr>
          <w:i/>
          <w:iCs/>
        </w:rPr>
        <w:t>Izbrana poglavja iz didaktike</w:t>
      </w:r>
      <w:r>
        <w:t>.</w:t>
      </w:r>
    </w:p>
    <w:p w14:paraId="16583DAC" w14:textId="77777777" w:rsidR="0016068E" w:rsidRDefault="0016068E" w:rsidP="0016068E">
      <w:pPr>
        <w:pStyle w:val="Bibliography"/>
      </w:pPr>
      <w:r>
        <w:t xml:space="preserve">Tsai, S.-C., Chen, C.-H., Shiao, Y.-T., Ciou, J.-S., &amp; Wu, T.-N. (2020). Precision education with statistical learning and deep learning: A case study in Taiwan. </w:t>
      </w:r>
      <w:r>
        <w:rPr>
          <w:i/>
          <w:iCs/>
        </w:rPr>
        <w:t xml:space="preserve">International Journal of </w:t>
      </w:r>
      <w:r>
        <w:rPr>
          <w:i/>
          <w:iCs/>
        </w:rPr>
        <w:lastRenderedPageBreak/>
        <w:t>Educational Technology in Higher Education</w:t>
      </w:r>
      <w:r>
        <w:t xml:space="preserve">, </w:t>
      </w:r>
      <w:r>
        <w:rPr>
          <w:i/>
          <w:iCs/>
        </w:rPr>
        <w:t>17</w:t>
      </w:r>
      <w:r>
        <w:t>(1), 12. https://doi.org/10.1186/s41239-020-00186-2</w:t>
      </w:r>
    </w:p>
    <w:p w14:paraId="52429D91" w14:textId="77777777" w:rsidR="0016068E" w:rsidRDefault="0016068E" w:rsidP="0016068E">
      <w:pPr>
        <w:pStyle w:val="Bibliography"/>
      </w:pPr>
      <w:r>
        <w:t xml:space="preserve">Usmadi, U., Hasanah, H., &amp; Ergusni, E. (2020). The Impact of the Implementation Three-Step Interview Cooperative Learning Model in Mathematics Learning Toward the Learners’ Activities And Outcomes. </w:t>
      </w:r>
      <w:r>
        <w:rPr>
          <w:i/>
          <w:iCs/>
        </w:rPr>
        <w:t>Malikussaleh Journal of Mathematics Learning (MJML)</w:t>
      </w:r>
      <w:r>
        <w:t xml:space="preserve">, </w:t>
      </w:r>
      <w:r>
        <w:rPr>
          <w:i/>
          <w:iCs/>
        </w:rPr>
        <w:t>3</w:t>
      </w:r>
      <w:r>
        <w:t>(1), 8. https://doi.org/10.29103/mjml.v3i1.2447</w:t>
      </w:r>
    </w:p>
    <w:p w14:paraId="60A39259" w14:textId="77777777" w:rsidR="0016068E" w:rsidRDefault="0016068E" w:rsidP="0016068E">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7E3255E4" w14:textId="77777777" w:rsidR="0016068E" w:rsidRDefault="0016068E" w:rsidP="0016068E">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6C160BCE" w14:textId="77777777" w:rsidR="0016068E" w:rsidRDefault="0016068E" w:rsidP="0016068E">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24CFC0F8" w14:textId="77777777" w:rsidR="0016068E" w:rsidRDefault="0016068E" w:rsidP="0016068E">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512AA98F" w14:textId="77777777" w:rsidR="0016068E" w:rsidRDefault="0016068E" w:rsidP="0016068E">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6CB7A704" w14:textId="77777777" w:rsidR="0016068E" w:rsidRDefault="0016068E" w:rsidP="0016068E">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5C8F3D03" w14:textId="77777777" w:rsidR="0016068E" w:rsidRDefault="0016068E" w:rsidP="0016068E">
      <w:pPr>
        <w:pStyle w:val="Bibliography"/>
      </w:pPr>
      <w:r>
        <w:lastRenderedPageBreak/>
        <w:t xml:space="preserve">Viroli, C., &amp; McLachlan, G. J. (2019). Deep Gaussian mixture models. </w:t>
      </w:r>
      <w:r>
        <w:rPr>
          <w:i/>
          <w:iCs/>
        </w:rPr>
        <w:t>Statistics and Computing</w:t>
      </w:r>
      <w:r>
        <w:t xml:space="preserve">, </w:t>
      </w:r>
      <w:r>
        <w:rPr>
          <w:i/>
          <w:iCs/>
        </w:rPr>
        <w:t>29</w:t>
      </w:r>
      <w:r>
        <w:t>(1), 43–51. https://doi.org/10.1007/s11222-017-9793-z</w:t>
      </w:r>
    </w:p>
    <w:p w14:paraId="7E247FF7" w14:textId="77777777" w:rsidR="0016068E" w:rsidRDefault="0016068E" w:rsidP="0016068E">
      <w:pPr>
        <w:pStyle w:val="Bibliography"/>
      </w:pPr>
      <w:r>
        <w:t xml:space="preserve">Vishwanathan, S. V. N., &amp; Smola, A. (2008). </w:t>
      </w:r>
      <w:r>
        <w:rPr>
          <w:i/>
          <w:iCs/>
        </w:rPr>
        <w:t>Introduction to Machine Learning</w:t>
      </w:r>
      <w:r>
        <w:t>. Cambridge University Press. https://alex.smola.org/drafts/thebook.pdf</w:t>
      </w:r>
    </w:p>
    <w:p w14:paraId="594E2BCD" w14:textId="77777777" w:rsidR="0016068E" w:rsidRDefault="0016068E" w:rsidP="0016068E">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26F34817" w14:textId="77777777" w:rsidR="0016068E" w:rsidRDefault="0016068E" w:rsidP="0016068E">
      <w:pPr>
        <w:pStyle w:val="Bibliography"/>
      </w:pPr>
      <w:r>
        <w:t xml:space="preserve">Wahyu Ariani, D. (2013). Personality and Learning Motivation. </w:t>
      </w:r>
      <w:r>
        <w:rPr>
          <w:i/>
          <w:iCs/>
        </w:rPr>
        <w:t>European Journal of Business and Management</w:t>
      </w:r>
      <w:r>
        <w:t xml:space="preserve">, </w:t>
      </w:r>
      <w:r>
        <w:rPr>
          <w:i/>
          <w:iCs/>
        </w:rPr>
        <w:t>5</w:t>
      </w:r>
      <w:r>
        <w:t>.</w:t>
      </w:r>
    </w:p>
    <w:p w14:paraId="5E21746B" w14:textId="77777777" w:rsidR="0016068E" w:rsidRDefault="0016068E" w:rsidP="0016068E">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47C1373" w14:textId="77777777" w:rsidR="0016068E" w:rsidRDefault="0016068E" w:rsidP="0016068E">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6702EFCD" w14:textId="77777777" w:rsidR="0016068E" w:rsidRDefault="0016068E" w:rsidP="0016068E">
      <w:pPr>
        <w:pStyle w:val="Bibliography"/>
      </w:pPr>
      <w:r>
        <w:t xml:space="preserve">Wickham, H. (2014). Tidy Data. </w:t>
      </w:r>
      <w:r>
        <w:rPr>
          <w:i/>
          <w:iCs/>
        </w:rPr>
        <w:t>Journal of Statistical Software</w:t>
      </w:r>
      <w:r>
        <w:t xml:space="preserve">, </w:t>
      </w:r>
      <w:r>
        <w:rPr>
          <w:i/>
          <w:iCs/>
        </w:rPr>
        <w:t>59</w:t>
      </w:r>
      <w:r>
        <w:t>, 1–23. https://doi.org/10.18637/jss.v059.i10</w:t>
      </w:r>
    </w:p>
    <w:p w14:paraId="76B6812F" w14:textId="77777777" w:rsidR="0016068E" w:rsidRDefault="0016068E" w:rsidP="0016068E">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5286CFA0" w14:textId="77777777" w:rsidR="0016068E" w:rsidRDefault="0016068E" w:rsidP="0016068E">
      <w:pPr>
        <w:pStyle w:val="Bibliography"/>
      </w:pPr>
      <w:r>
        <w:t xml:space="preserve">Wlodzislaw, D., Winiarski, T., Biesiada, J., &amp; Kachel, A. (2003). </w:t>
      </w:r>
      <w:r>
        <w:rPr>
          <w:i/>
          <w:iCs/>
        </w:rPr>
        <w:t>Feature selection and ranking filters</w:t>
      </w:r>
      <w:r>
        <w:t>.</w:t>
      </w:r>
    </w:p>
    <w:p w14:paraId="18D8082A" w14:textId="77777777" w:rsidR="0016068E" w:rsidRDefault="0016068E" w:rsidP="0016068E">
      <w:pPr>
        <w:pStyle w:val="Bibliography"/>
      </w:pPr>
      <w:r>
        <w:lastRenderedPageBreak/>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32BE0156" w14:textId="77777777" w:rsidR="0016068E" w:rsidRDefault="0016068E" w:rsidP="0016068E">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3E45FE0F" w14:textId="77777777" w:rsidR="0016068E" w:rsidRDefault="0016068E" w:rsidP="0016068E">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1E3059AC" w14:textId="77777777" w:rsidR="0016068E" w:rsidRDefault="0016068E" w:rsidP="0016068E">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3FECD541" w14:textId="77777777" w:rsidR="0016068E" w:rsidRDefault="0016068E" w:rsidP="0016068E">
      <w:pPr>
        <w:pStyle w:val="Bibliography"/>
      </w:pPr>
      <w:r>
        <w:t xml:space="preserve">Yang, X. (2023). A Historical Review of Collaborative Learning and Cooperative Learning. </w:t>
      </w:r>
      <w:r>
        <w:rPr>
          <w:i/>
          <w:iCs/>
        </w:rPr>
        <w:t>TechTrends</w:t>
      </w:r>
      <w:r>
        <w:t xml:space="preserve">, </w:t>
      </w:r>
      <w:r>
        <w:rPr>
          <w:i/>
          <w:iCs/>
        </w:rPr>
        <w:t>67</w:t>
      </w:r>
      <w:r>
        <w:t>(4), 718–728. https://doi.org/10.1007/s11528-022-00823-9</w:t>
      </w:r>
    </w:p>
    <w:p w14:paraId="7BBDFA2C" w14:textId="77777777" w:rsidR="0016068E" w:rsidRDefault="0016068E" w:rsidP="0016068E">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23368D7" w14:textId="77777777" w:rsidR="0016068E" w:rsidRDefault="0016068E" w:rsidP="0016068E">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949C783" w14:textId="77777777" w:rsidR="0016068E" w:rsidRDefault="0016068E" w:rsidP="0016068E">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2E77CA67" w14:textId="77777777" w:rsidR="0016068E" w:rsidRDefault="0016068E" w:rsidP="0016068E">
      <w:pPr>
        <w:pStyle w:val="Bibliography"/>
      </w:pPr>
      <w:r>
        <w:t xml:space="preserve">Zhang, W., Yang, A. C. H., Huang, L., Leung, D. Y. H., &amp; Lau, N. (2022). Correlation between the composition of personalities and project success in project-based learning among </w:t>
      </w:r>
      <w:r>
        <w:lastRenderedPageBreak/>
        <w:t xml:space="preserve">design students. </w:t>
      </w:r>
      <w:r>
        <w:rPr>
          <w:i/>
          <w:iCs/>
        </w:rPr>
        <w:t>International Journal of Technology and Design Education</w:t>
      </w:r>
      <w:r>
        <w:t xml:space="preserve">, </w:t>
      </w:r>
      <w:r>
        <w:rPr>
          <w:i/>
          <w:iCs/>
        </w:rPr>
        <w:t>32</w:t>
      </w:r>
      <w:r>
        <w:t>(5), 2873–2895. https://doi.org/10.1007/s10798-021-09716-z</w:t>
      </w:r>
    </w:p>
    <w:p w14:paraId="449C94C7" w14:textId="77777777" w:rsidR="0016068E" w:rsidRDefault="0016068E" w:rsidP="0016068E">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46047B72" w14:textId="77777777" w:rsidR="0016068E" w:rsidRDefault="0016068E" w:rsidP="0016068E">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0ED0FCE0" w14:textId="21E74AE2"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9" w:name="_Ref150947220"/>
      <w:bookmarkStart w:id="40" w:name="_Ref150947223"/>
      <w:bookmarkStart w:id="41" w:name="_Toc155434888"/>
      <w:r>
        <w:t>Prilog</w:t>
      </w:r>
      <w:bookmarkEnd w:id="39"/>
      <w:bookmarkEnd w:id="40"/>
      <w:r w:rsidR="00B77D6E">
        <w:t>a A</w:t>
      </w:r>
      <w:r w:rsidR="00383408">
        <w:t xml:space="preserve">: </w:t>
      </w:r>
      <w:proofErr w:type="spellStart"/>
      <w:r w:rsidR="00383408">
        <w:t>Vprašalnik</w:t>
      </w:r>
      <w:bookmarkEnd w:id="4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Reviewer" w:date="2024-01-18T17:15:00Z" w:initials="R1">
    <w:p w14:paraId="097ECEC8" w14:textId="77777777" w:rsidR="00F603A3" w:rsidRPr="00993457" w:rsidRDefault="00F603A3" w:rsidP="00F603A3">
      <w:pPr>
        <w:pStyle w:val="CommentText"/>
        <w:rPr>
          <w:lang w:val="sl-SI"/>
        </w:rPr>
      </w:pPr>
      <w:r>
        <w:rPr>
          <w:rStyle w:val="CommentReference"/>
        </w:rPr>
        <w:annotationRef/>
      </w:r>
      <w:r w:rsidRPr="00993457">
        <w:rPr>
          <w:lang w:val="it-IT"/>
        </w:rPr>
        <w:t>Mog</w:t>
      </w:r>
      <w:r>
        <w:rPr>
          <w:lang w:val="sl-SI"/>
        </w:rPr>
        <w:t>oče to bi dali kam drugam? Potrebno bi bilo tudi bolje obrazložiti, kaj s tem mislimo.</w:t>
      </w:r>
    </w:p>
  </w:comment>
  <w:comment w:id="10" w:author="Bor Bregant" w:date="2024-01-21T11:06:00Z" w:initials="BB">
    <w:p w14:paraId="60CF9430" w14:textId="77777777" w:rsidR="00F603A3" w:rsidRPr="00F16D3C" w:rsidRDefault="00F603A3" w:rsidP="00F603A3">
      <w:pPr>
        <w:pStyle w:val="CommentText"/>
        <w:jc w:val="left"/>
        <w:rPr>
          <w:lang w:val="it-IT"/>
        </w:rPr>
      </w:pPr>
      <w:r>
        <w:rPr>
          <w:rStyle w:val="CommentReference"/>
        </w:rPr>
        <w:annotationRef/>
      </w:r>
      <w:r w:rsidRPr="00F16D3C">
        <w:rPr>
          <w:lang w:val="it-IT"/>
        </w:rPr>
        <w:t>Sem premišljeval kam, toda se mi zdi da nikamor ne paše. Se mi pa zdi vredno vključiti glede na to da je raziskava na Slovenskem.</w:t>
      </w:r>
    </w:p>
  </w:comment>
  <w:comment w:id="11" w:author="Reviewer" w:date="2024-01-24T15:04:00Z" w:initials="R1">
    <w:p w14:paraId="1674E4DC" w14:textId="77777777" w:rsidR="00F603A3" w:rsidRPr="00F16D3C" w:rsidRDefault="00F603A3" w:rsidP="00F603A3">
      <w:pPr>
        <w:pStyle w:val="CommentText"/>
        <w:rPr>
          <w:lang w:val="it-IT"/>
        </w:rPr>
      </w:pPr>
      <w:r>
        <w:rPr>
          <w:rStyle w:val="CommentReference"/>
        </w:rPr>
        <w:annotationRef/>
      </w:r>
      <w:r w:rsidRPr="00F16D3C">
        <w:rPr>
          <w:lang w:val="it-IT"/>
        </w:rPr>
        <w:t>V redu</w:t>
      </w:r>
      <w:r>
        <w:rPr>
          <w:lang w:val="it-IT"/>
        </w:rPr>
        <w:t>.</w:t>
      </w:r>
    </w:p>
  </w:comment>
  <w:comment w:id="12" w:author="Reviewer" w:date="2024-01-18T16:37:00Z" w:initials="R1">
    <w:p w14:paraId="1D7C8339" w14:textId="77777777" w:rsidR="00F603A3" w:rsidRPr="00993457" w:rsidRDefault="00F603A3" w:rsidP="00F603A3">
      <w:pPr>
        <w:pStyle w:val="CommentText"/>
        <w:rPr>
          <w:lang w:val="it-IT"/>
        </w:rPr>
      </w:pPr>
      <w:r>
        <w:rPr>
          <w:rStyle w:val="CommentReference"/>
        </w:rPr>
        <w:annotationRef/>
      </w:r>
      <w:r w:rsidRPr="00993457">
        <w:rPr>
          <w:lang w:val="it-IT"/>
        </w:rPr>
        <w:t>Ostraniti “F.”</w:t>
      </w:r>
    </w:p>
  </w:comment>
  <w:comment w:id="13" w:author="Bor Bregant" w:date="2024-01-21T09:30:00Z" w:initials="BB">
    <w:p w14:paraId="4CC2D721" w14:textId="77777777" w:rsidR="00F603A3" w:rsidRPr="00F16D3C" w:rsidRDefault="00F603A3" w:rsidP="00F603A3">
      <w:pPr>
        <w:pStyle w:val="CommentText"/>
        <w:jc w:val="left"/>
        <w:rPr>
          <w:lang w:val="it-IT"/>
        </w:rPr>
      </w:pPr>
      <w:r>
        <w:rPr>
          <w:rStyle w:val="CommentReference"/>
        </w:rPr>
        <w:annotationRef/>
      </w:r>
      <w:r w:rsidRPr="00F16D3C">
        <w:rPr>
          <w:lang w:val="it-IT"/>
        </w:rPr>
        <w:t>Tukaj sta tudi dva Ahmada</w:t>
      </w:r>
    </w:p>
  </w:comment>
  <w:comment w:id="14" w:author="Reviewer" w:date="2024-01-24T15:03:00Z" w:initials="R1">
    <w:p w14:paraId="69C3FA62" w14:textId="77777777" w:rsidR="00F603A3" w:rsidRPr="00655635" w:rsidRDefault="00F603A3" w:rsidP="00F603A3">
      <w:pPr>
        <w:pStyle w:val="CommentText"/>
        <w:rPr>
          <w:lang w:val="it-IT"/>
        </w:rPr>
      </w:pPr>
      <w:r>
        <w:rPr>
          <w:rStyle w:val="CommentReference"/>
        </w:rPr>
        <w:annotationRef/>
      </w:r>
      <w:r w:rsidRPr="00655635">
        <w:rPr>
          <w:lang w:val="it-IT"/>
        </w:rP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7ECEC8" w15:done="1"/>
  <w15:commentEx w15:paraId="60CF9430" w15:paraIdParent="097ECEC8" w15:done="1"/>
  <w15:commentEx w15:paraId="1674E4DC" w15:paraIdParent="097ECEC8" w15:done="1"/>
  <w15:commentEx w15:paraId="1D7C8339" w15:done="1"/>
  <w15:commentEx w15:paraId="4CC2D721" w15:paraIdParent="1D7C8339" w15:done="1"/>
  <w15:commentEx w15:paraId="69C3FA62" w15:paraIdParent="1D7C833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4D102B7" w16cex:dateUtc="2024-01-21T10:06:00Z"/>
  <w16cex:commentExtensible w16cex:durableId="5C0DCADE" w16cex:dateUtc="2024-01-21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7ECEC8" w16cid:durableId="5AB36F23"/>
  <w16cid:commentId w16cid:paraId="60CF9430" w16cid:durableId="64D102B7"/>
  <w16cid:commentId w16cid:paraId="1674E4DC" w16cid:durableId="2DF0CAD4"/>
  <w16cid:commentId w16cid:paraId="1D7C8339" w16cid:durableId="4414C4F7"/>
  <w16cid:commentId w16cid:paraId="4CC2D721" w16cid:durableId="5C0DCADE"/>
  <w16cid:commentId w16cid:paraId="69C3FA62" w16cid:durableId="07CF6F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4CFB8" w14:textId="77777777" w:rsidR="0001761D" w:rsidRDefault="0001761D" w:rsidP="00AE29F3">
      <w:pPr>
        <w:spacing w:after="0" w:line="240" w:lineRule="auto"/>
      </w:pPr>
      <w:r>
        <w:separator/>
      </w:r>
    </w:p>
  </w:endnote>
  <w:endnote w:type="continuationSeparator" w:id="0">
    <w:p w14:paraId="03B9B9C4" w14:textId="77777777" w:rsidR="0001761D" w:rsidRDefault="0001761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FEA21" w14:textId="77777777" w:rsidR="0001761D" w:rsidRDefault="0001761D" w:rsidP="00AE29F3">
      <w:pPr>
        <w:spacing w:after="0" w:line="240" w:lineRule="auto"/>
      </w:pPr>
      <w:r>
        <w:separator/>
      </w:r>
    </w:p>
  </w:footnote>
  <w:footnote w:type="continuationSeparator" w:id="0">
    <w:p w14:paraId="7A4763CA" w14:textId="77777777" w:rsidR="0001761D" w:rsidRDefault="0001761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rson w15:author="Bor Bregant">
    <w15:presenceInfo w15:providerId="AD" w15:userId="S::bor.bregant@stanislav.si::cb3af716-e1b3-4a0e-ae51-ff30e9e3fd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34ECE"/>
    <w:rsid w:val="0003718E"/>
    <w:rsid w:val="00040560"/>
    <w:rsid w:val="00040D1B"/>
    <w:rsid w:val="00040EC3"/>
    <w:rsid w:val="00046752"/>
    <w:rsid w:val="000506A8"/>
    <w:rsid w:val="0005229C"/>
    <w:rsid w:val="00053C43"/>
    <w:rsid w:val="00056318"/>
    <w:rsid w:val="00067E0F"/>
    <w:rsid w:val="00081F80"/>
    <w:rsid w:val="00085879"/>
    <w:rsid w:val="00090891"/>
    <w:rsid w:val="00092008"/>
    <w:rsid w:val="00095B8C"/>
    <w:rsid w:val="000B13E1"/>
    <w:rsid w:val="000B753B"/>
    <w:rsid w:val="000C2BD5"/>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3381"/>
    <w:rsid w:val="00146E13"/>
    <w:rsid w:val="00146F8F"/>
    <w:rsid w:val="001541BB"/>
    <w:rsid w:val="00155FC5"/>
    <w:rsid w:val="0016068E"/>
    <w:rsid w:val="00182252"/>
    <w:rsid w:val="00185DE8"/>
    <w:rsid w:val="00191610"/>
    <w:rsid w:val="00191CF0"/>
    <w:rsid w:val="00193AA0"/>
    <w:rsid w:val="001A1685"/>
    <w:rsid w:val="001B5BA0"/>
    <w:rsid w:val="001C527C"/>
    <w:rsid w:val="001E75C6"/>
    <w:rsid w:val="001F0256"/>
    <w:rsid w:val="001F7C53"/>
    <w:rsid w:val="0020372B"/>
    <w:rsid w:val="00205556"/>
    <w:rsid w:val="00212D54"/>
    <w:rsid w:val="002159A0"/>
    <w:rsid w:val="002227FE"/>
    <w:rsid w:val="002258EE"/>
    <w:rsid w:val="002318AF"/>
    <w:rsid w:val="00242207"/>
    <w:rsid w:val="002443E4"/>
    <w:rsid w:val="002444DD"/>
    <w:rsid w:val="00257468"/>
    <w:rsid w:val="00264D36"/>
    <w:rsid w:val="002921CA"/>
    <w:rsid w:val="00292E52"/>
    <w:rsid w:val="002977CB"/>
    <w:rsid w:val="002A236B"/>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20E2A"/>
    <w:rsid w:val="003239BD"/>
    <w:rsid w:val="00324582"/>
    <w:rsid w:val="00326D2F"/>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3B76"/>
    <w:rsid w:val="005A63C7"/>
    <w:rsid w:val="005D1278"/>
    <w:rsid w:val="005E32B1"/>
    <w:rsid w:val="005E48D9"/>
    <w:rsid w:val="005E48EC"/>
    <w:rsid w:val="005E53F6"/>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8556A"/>
    <w:rsid w:val="00686F8A"/>
    <w:rsid w:val="00692310"/>
    <w:rsid w:val="00696545"/>
    <w:rsid w:val="006A4D27"/>
    <w:rsid w:val="006B340B"/>
    <w:rsid w:val="006C5B49"/>
    <w:rsid w:val="006D24D4"/>
    <w:rsid w:val="006D795D"/>
    <w:rsid w:val="006D7B1A"/>
    <w:rsid w:val="006F1254"/>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2863"/>
    <w:rsid w:val="00755824"/>
    <w:rsid w:val="007614F5"/>
    <w:rsid w:val="007627D6"/>
    <w:rsid w:val="007635DD"/>
    <w:rsid w:val="00770A8B"/>
    <w:rsid w:val="00773404"/>
    <w:rsid w:val="007766F5"/>
    <w:rsid w:val="00784951"/>
    <w:rsid w:val="00790137"/>
    <w:rsid w:val="00791502"/>
    <w:rsid w:val="00793985"/>
    <w:rsid w:val="0079575F"/>
    <w:rsid w:val="007C1E54"/>
    <w:rsid w:val="007C294A"/>
    <w:rsid w:val="007C3804"/>
    <w:rsid w:val="007C7680"/>
    <w:rsid w:val="007E03AC"/>
    <w:rsid w:val="007E4F7F"/>
    <w:rsid w:val="007F035F"/>
    <w:rsid w:val="007F12D2"/>
    <w:rsid w:val="007F3B71"/>
    <w:rsid w:val="007F4575"/>
    <w:rsid w:val="007F7FA3"/>
    <w:rsid w:val="00801375"/>
    <w:rsid w:val="00803AE6"/>
    <w:rsid w:val="0081245E"/>
    <w:rsid w:val="00812CAE"/>
    <w:rsid w:val="00813001"/>
    <w:rsid w:val="00813D40"/>
    <w:rsid w:val="00816747"/>
    <w:rsid w:val="00816F95"/>
    <w:rsid w:val="00817D8F"/>
    <w:rsid w:val="00823167"/>
    <w:rsid w:val="00832EF4"/>
    <w:rsid w:val="00847133"/>
    <w:rsid w:val="008569FD"/>
    <w:rsid w:val="0085751A"/>
    <w:rsid w:val="0086068C"/>
    <w:rsid w:val="00864F10"/>
    <w:rsid w:val="00875AF2"/>
    <w:rsid w:val="00881D2C"/>
    <w:rsid w:val="00883CED"/>
    <w:rsid w:val="00887650"/>
    <w:rsid w:val="00890689"/>
    <w:rsid w:val="00895354"/>
    <w:rsid w:val="008B006E"/>
    <w:rsid w:val="008D1D3A"/>
    <w:rsid w:val="008D560E"/>
    <w:rsid w:val="008E1303"/>
    <w:rsid w:val="008E172E"/>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66F13"/>
    <w:rsid w:val="00972283"/>
    <w:rsid w:val="00972783"/>
    <w:rsid w:val="00983549"/>
    <w:rsid w:val="00985885"/>
    <w:rsid w:val="00987340"/>
    <w:rsid w:val="009930BE"/>
    <w:rsid w:val="00993F9F"/>
    <w:rsid w:val="009A1233"/>
    <w:rsid w:val="009A50AC"/>
    <w:rsid w:val="009A6124"/>
    <w:rsid w:val="009B2174"/>
    <w:rsid w:val="009B3B90"/>
    <w:rsid w:val="009B7FE4"/>
    <w:rsid w:val="009C1E25"/>
    <w:rsid w:val="009C7BF5"/>
    <w:rsid w:val="009E3FC6"/>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3234"/>
    <w:rsid w:val="00B95514"/>
    <w:rsid w:val="00BA1373"/>
    <w:rsid w:val="00BA1A86"/>
    <w:rsid w:val="00BA33FA"/>
    <w:rsid w:val="00BA487D"/>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61928"/>
    <w:rsid w:val="00C82123"/>
    <w:rsid w:val="00C87412"/>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2149E"/>
    <w:rsid w:val="00D41C21"/>
    <w:rsid w:val="00D41C8E"/>
    <w:rsid w:val="00D45104"/>
    <w:rsid w:val="00D51B57"/>
    <w:rsid w:val="00D6375C"/>
    <w:rsid w:val="00D7033E"/>
    <w:rsid w:val="00D717AC"/>
    <w:rsid w:val="00D72A7B"/>
    <w:rsid w:val="00D748FD"/>
    <w:rsid w:val="00D77940"/>
    <w:rsid w:val="00D8479C"/>
    <w:rsid w:val="00D86778"/>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447BA"/>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EE54AB"/>
    <w:rsid w:val="00F02E01"/>
    <w:rsid w:val="00F125A7"/>
    <w:rsid w:val="00F20EA9"/>
    <w:rsid w:val="00F32062"/>
    <w:rsid w:val="00F44861"/>
    <w:rsid w:val="00F45AB6"/>
    <w:rsid w:val="00F50E8A"/>
    <w:rsid w:val="00F603A3"/>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3</TotalTime>
  <Pages>74</Pages>
  <Words>55417</Words>
  <Characters>315880</Characters>
  <Application>Microsoft Office Word</Application>
  <DocSecurity>0</DocSecurity>
  <Lines>2632</Lines>
  <Paragraphs>74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7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22</cp:revision>
  <cp:lastPrinted>2024-01-12T12:12:00Z</cp:lastPrinted>
  <dcterms:created xsi:type="dcterms:W3CDTF">2023-09-23T17:00:00Z</dcterms:created>
  <dcterms:modified xsi:type="dcterms:W3CDTF">2024-02-1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lpQ2tI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